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header9.xml" ContentType="application/vnd.openxmlformats-officedocument.wordprocessingml.header+xml"/>
  <Override PartName="/word/footer9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6A94F7" w14:textId="77777777" w:rsidR="002B5AF3" w:rsidRPr="001B5354" w:rsidRDefault="002B5AF3" w:rsidP="002B5AF3">
      <w:pPr>
        <w:jc w:val="center"/>
        <w:rPr>
          <w:b/>
          <w:bCs/>
        </w:rPr>
      </w:pPr>
      <w:r w:rsidRPr="001B5354">
        <w:rPr>
          <w:b/>
          <w:bCs/>
        </w:rPr>
        <w:t>Appendix for:</w:t>
      </w:r>
    </w:p>
    <w:p w14:paraId="23E1B4FA" w14:textId="77777777" w:rsidR="002B5AF3" w:rsidRPr="001B5354" w:rsidRDefault="002B5AF3" w:rsidP="002B5AF3">
      <w:pPr>
        <w:jc w:val="center"/>
        <w:rPr>
          <w:b/>
          <w:bCs/>
        </w:rPr>
      </w:pPr>
    </w:p>
    <w:p w14:paraId="24E8AE38" w14:textId="77777777" w:rsidR="002B5AF3" w:rsidRPr="001B5354" w:rsidRDefault="002B5AF3" w:rsidP="002B5AF3">
      <w:pPr>
        <w:jc w:val="center"/>
        <w:rPr>
          <w:b/>
          <w:bCs/>
        </w:rPr>
      </w:pPr>
      <w:r w:rsidRPr="00432BB3">
        <w:rPr>
          <w:b/>
          <w:bCs/>
        </w:rPr>
        <w:t>Black-white differences in perceived lifetime discrimination by education and income</w:t>
      </w:r>
    </w:p>
    <w:p w14:paraId="0D705431" w14:textId="77777777" w:rsidR="002B5AF3" w:rsidRPr="001B5354" w:rsidRDefault="002B5AF3" w:rsidP="002B5AF3">
      <w:pPr>
        <w:ind w:left="360" w:hanging="360"/>
        <w:rPr>
          <w:b/>
          <w:bCs/>
        </w:rPr>
      </w:pPr>
    </w:p>
    <w:p w14:paraId="6A9771EF" w14:textId="3913CF4D" w:rsidR="002B5AF3" w:rsidRDefault="002B5AF3" w:rsidP="002B5AF3">
      <w:pPr>
        <w:ind w:left="360" w:hanging="360"/>
        <w:rPr>
          <w:b/>
          <w:bCs/>
        </w:rPr>
      </w:pPr>
    </w:p>
    <w:p w14:paraId="4EFAD782" w14:textId="793D1710" w:rsidR="002B5AF3" w:rsidRDefault="002B5AF3" w:rsidP="002B5AF3">
      <w:pPr>
        <w:ind w:left="360" w:hanging="360"/>
      </w:pPr>
      <w:r w:rsidRPr="001B5354">
        <w:t>This document contains:</w:t>
      </w:r>
    </w:p>
    <w:p w14:paraId="37AAB15B" w14:textId="77777777" w:rsidR="00535E3D" w:rsidRDefault="00535E3D" w:rsidP="002B5AF3">
      <w:pPr>
        <w:ind w:left="360" w:hanging="360"/>
      </w:pPr>
    </w:p>
    <w:p w14:paraId="5F030EE1" w14:textId="6D13D6B7" w:rsidR="002B5AF3" w:rsidRPr="007849CE" w:rsidRDefault="002B5AF3" w:rsidP="00030BCB">
      <w:pPr>
        <w:pStyle w:val="ListParagraph"/>
        <w:numPr>
          <w:ilvl w:val="0"/>
          <w:numId w:val="1"/>
        </w:numPr>
      </w:pPr>
      <w:r w:rsidRPr="00933D9E">
        <w:rPr>
          <w:color w:val="000000" w:themeColor="text1"/>
        </w:rPr>
        <w:t>Formal description of our models</w:t>
      </w:r>
      <w:bookmarkStart w:id="0" w:name="_Hlk42183589"/>
    </w:p>
    <w:p w14:paraId="2D211EB2" w14:textId="676A44DC" w:rsidR="007849CE" w:rsidRDefault="007849CE" w:rsidP="007849CE"/>
    <w:p w14:paraId="2B9D8E52" w14:textId="77777777" w:rsidR="007849CE" w:rsidRPr="007849CE" w:rsidRDefault="007849CE" w:rsidP="00030BCB">
      <w:pPr>
        <w:pStyle w:val="ListParagraph"/>
        <w:numPr>
          <w:ilvl w:val="0"/>
          <w:numId w:val="1"/>
        </w:numPr>
      </w:pPr>
      <w:r w:rsidRPr="007849CE">
        <w:t>Additional tables</w:t>
      </w:r>
    </w:p>
    <w:p w14:paraId="31312518" w14:textId="5979C97A" w:rsidR="007849CE" w:rsidRPr="007849CE" w:rsidRDefault="007849CE" w:rsidP="00030BCB">
      <w:pPr>
        <w:pStyle w:val="ListParagraph"/>
        <w:numPr>
          <w:ilvl w:val="0"/>
          <w:numId w:val="6"/>
        </w:numPr>
      </w:pPr>
      <w:r w:rsidRPr="007849CE">
        <w:t>Correlation matrices for MIDUS 1 and MIDUS Refresher</w:t>
      </w:r>
    </w:p>
    <w:p w14:paraId="4568C789" w14:textId="77777777" w:rsidR="007849CE" w:rsidRPr="00596E07" w:rsidRDefault="007849CE" w:rsidP="00030BCB">
      <w:pPr>
        <w:pStyle w:val="ListParagraph"/>
        <w:numPr>
          <w:ilvl w:val="0"/>
          <w:numId w:val="8"/>
        </w:numPr>
        <w:ind w:left="900" w:hanging="180"/>
        <w:rPr>
          <w:w w:val="95"/>
          <w:sz w:val="22"/>
          <w:szCs w:val="22"/>
        </w:rPr>
      </w:pPr>
      <w:r w:rsidRPr="00596E07">
        <w:rPr>
          <w:w w:val="95"/>
          <w:sz w:val="22"/>
          <w:szCs w:val="22"/>
        </w:rPr>
        <w:t xml:space="preserve">Table </w:t>
      </w:r>
      <w:r w:rsidRPr="00596E07">
        <w:rPr>
          <w:w w:val="95"/>
          <w:sz w:val="22"/>
          <w:szCs w:val="22"/>
        </w:rPr>
        <w:fldChar w:fldCharType="begin"/>
      </w:r>
      <w:r w:rsidRPr="00596E07">
        <w:rPr>
          <w:w w:val="95"/>
          <w:sz w:val="22"/>
          <w:szCs w:val="22"/>
        </w:rPr>
        <w:instrText xml:space="preserve"> SEQ Table \* ARABIC </w:instrText>
      </w:r>
      <w:r w:rsidRPr="00596E07">
        <w:rPr>
          <w:w w:val="95"/>
          <w:sz w:val="22"/>
          <w:szCs w:val="22"/>
        </w:rPr>
        <w:fldChar w:fldCharType="separate"/>
      </w:r>
      <w:r w:rsidRPr="00596E07">
        <w:rPr>
          <w:w w:val="95"/>
          <w:sz w:val="22"/>
          <w:szCs w:val="22"/>
        </w:rPr>
        <w:t>1</w:t>
      </w:r>
      <w:r w:rsidRPr="00596E07">
        <w:rPr>
          <w:w w:val="95"/>
          <w:sz w:val="22"/>
          <w:szCs w:val="22"/>
        </w:rPr>
        <w:fldChar w:fldCharType="end"/>
      </w:r>
      <w:r w:rsidRPr="00596E07">
        <w:rPr>
          <w:w w:val="95"/>
          <w:sz w:val="22"/>
          <w:szCs w:val="22"/>
        </w:rPr>
        <w:t xml:space="preserve">A. </w:t>
      </w:r>
      <w:r w:rsidRPr="00596E07">
        <w:rPr>
          <w:rFonts w:hint="eastAsia"/>
          <w:w w:val="95"/>
          <w:sz w:val="22"/>
          <w:szCs w:val="22"/>
        </w:rPr>
        <w:t>Correlation</w:t>
      </w:r>
      <w:r w:rsidRPr="00596E07">
        <w:rPr>
          <w:w w:val="95"/>
          <w:sz w:val="22"/>
          <w:szCs w:val="22"/>
        </w:rPr>
        <w:t xml:space="preserve"> m</w:t>
      </w:r>
      <w:r w:rsidRPr="00596E07">
        <w:rPr>
          <w:rFonts w:hint="eastAsia"/>
          <w:w w:val="95"/>
          <w:sz w:val="22"/>
          <w:szCs w:val="22"/>
        </w:rPr>
        <w:t>a</w:t>
      </w:r>
      <w:r w:rsidRPr="00596E07">
        <w:rPr>
          <w:w w:val="95"/>
          <w:sz w:val="22"/>
          <w:szCs w:val="22"/>
        </w:rPr>
        <w:t>tri</w:t>
      </w:r>
      <w:r w:rsidRPr="00596E07">
        <w:rPr>
          <w:rFonts w:hint="eastAsia"/>
          <w:w w:val="95"/>
          <w:sz w:val="22"/>
          <w:szCs w:val="22"/>
        </w:rPr>
        <w:t>x</w:t>
      </w:r>
      <w:r w:rsidRPr="00596E07">
        <w:rPr>
          <w:w w:val="95"/>
          <w:sz w:val="22"/>
          <w:szCs w:val="22"/>
        </w:rPr>
        <w:t xml:space="preserve"> (MIDUS 1)</w:t>
      </w:r>
    </w:p>
    <w:p w14:paraId="5FBBA6FD" w14:textId="77777777" w:rsidR="007849CE" w:rsidRPr="00596E07" w:rsidRDefault="007849CE" w:rsidP="00030BCB">
      <w:pPr>
        <w:pStyle w:val="ListParagraph"/>
        <w:numPr>
          <w:ilvl w:val="0"/>
          <w:numId w:val="8"/>
        </w:numPr>
        <w:ind w:left="900" w:hanging="180"/>
        <w:rPr>
          <w:w w:val="95"/>
          <w:sz w:val="22"/>
          <w:szCs w:val="22"/>
        </w:rPr>
      </w:pPr>
      <w:r w:rsidRPr="00596E07">
        <w:rPr>
          <w:w w:val="95"/>
          <w:sz w:val="22"/>
          <w:szCs w:val="22"/>
        </w:rPr>
        <w:t xml:space="preserve">Table </w:t>
      </w:r>
      <w:r w:rsidRPr="00596E07">
        <w:rPr>
          <w:w w:val="95"/>
          <w:sz w:val="22"/>
          <w:szCs w:val="22"/>
        </w:rPr>
        <w:fldChar w:fldCharType="begin"/>
      </w:r>
      <w:r w:rsidRPr="00596E07">
        <w:rPr>
          <w:w w:val="95"/>
          <w:sz w:val="22"/>
          <w:szCs w:val="22"/>
        </w:rPr>
        <w:instrText xml:space="preserve"> SEQ Table \* ARABIC </w:instrText>
      </w:r>
      <w:r w:rsidRPr="00596E07">
        <w:rPr>
          <w:w w:val="95"/>
          <w:sz w:val="22"/>
          <w:szCs w:val="22"/>
        </w:rPr>
        <w:fldChar w:fldCharType="separate"/>
      </w:r>
      <w:r w:rsidRPr="00596E07">
        <w:rPr>
          <w:w w:val="95"/>
          <w:sz w:val="22"/>
          <w:szCs w:val="22"/>
        </w:rPr>
        <w:t>2</w:t>
      </w:r>
      <w:r w:rsidRPr="00596E07">
        <w:rPr>
          <w:w w:val="95"/>
          <w:sz w:val="22"/>
          <w:szCs w:val="22"/>
        </w:rPr>
        <w:fldChar w:fldCharType="end"/>
      </w:r>
      <w:r w:rsidRPr="00596E07">
        <w:rPr>
          <w:w w:val="95"/>
          <w:sz w:val="22"/>
          <w:szCs w:val="22"/>
        </w:rPr>
        <w:t xml:space="preserve">A. </w:t>
      </w:r>
      <w:r w:rsidRPr="00596E07">
        <w:rPr>
          <w:rFonts w:hint="eastAsia"/>
          <w:w w:val="95"/>
          <w:sz w:val="22"/>
          <w:szCs w:val="22"/>
        </w:rPr>
        <w:t>Correlation</w:t>
      </w:r>
      <w:r w:rsidRPr="00596E07">
        <w:rPr>
          <w:w w:val="95"/>
          <w:sz w:val="22"/>
          <w:szCs w:val="22"/>
        </w:rPr>
        <w:t xml:space="preserve"> m</w:t>
      </w:r>
      <w:r w:rsidRPr="00596E07">
        <w:rPr>
          <w:rFonts w:hint="eastAsia"/>
          <w:w w:val="95"/>
          <w:sz w:val="22"/>
          <w:szCs w:val="22"/>
        </w:rPr>
        <w:t>a</w:t>
      </w:r>
      <w:r w:rsidRPr="00596E07">
        <w:rPr>
          <w:w w:val="95"/>
          <w:sz w:val="22"/>
          <w:szCs w:val="22"/>
        </w:rPr>
        <w:t>tri</w:t>
      </w:r>
      <w:r w:rsidRPr="00596E07">
        <w:rPr>
          <w:rFonts w:hint="eastAsia"/>
          <w:w w:val="95"/>
          <w:sz w:val="22"/>
          <w:szCs w:val="22"/>
        </w:rPr>
        <w:t>x</w:t>
      </w:r>
      <w:r w:rsidRPr="00596E07">
        <w:rPr>
          <w:w w:val="95"/>
          <w:sz w:val="22"/>
          <w:szCs w:val="22"/>
        </w:rPr>
        <w:t xml:space="preserve"> (MIDUS Refresher)</w:t>
      </w:r>
    </w:p>
    <w:p w14:paraId="3D02180B" w14:textId="77777777" w:rsidR="007849CE" w:rsidRPr="007849CE" w:rsidRDefault="007849CE" w:rsidP="00030BCB">
      <w:pPr>
        <w:pStyle w:val="ListParagraph"/>
        <w:numPr>
          <w:ilvl w:val="0"/>
          <w:numId w:val="6"/>
        </w:numPr>
      </w:pPr>
      <w:r w:rsidRPr="007849CE">
        <w:t>Interactive GSEM model results for MIDUS 1 and MIDUS Refresher</w:t>
      </w:r>
    </w:p>
    <w:p w14:paraId="14613990" w14:textId="2A697842" w:rsidR="007849CE" w:rsidRPr="00596E07" w:rsidRDefault="007849CE" w:rsidP="00030BCB">
      <w:pPr>
        <w:pStyle w:val="ListParagraph"/>
        <w:numPr>
          <w:ilvl w:val="0"/>
          <w:numId w:val="8"/>
        </w:numPr>
        <w:ind w:left="900" w:hanging="180"/>
        <w:rPr>
          <w:w w:val="95"/>
          <w:sz w:val="22"/>
          <w:szCs w:val="22"/>
        </w:rPr>
      </w:pPr>
      <w:r w:rsidRPr="00596E07">
        <w:rPr>
          <w:w w:val="95"/>
          <w:sz w:val="22"/>
          <w:szCs w:val="22"/>
        </w:rPr>
        <w:t xml:space="preserve">Table </w:t>
      </w:r>
      <w:r w:rsidRPr="00596E07">
        <w:rPr>
          <w:w w:val="95"/>
          <w:sz w:val="22"/>
          <w:szCs w:val="22"/>
        </w:rPr>
        <w:fldChar w:fldCharType="begin"/>
      </w:r>
      <w:r w:rsidRPr="00596E07">
        <w:rPr>
          <w:w w:val="95"/>
          <w:sz w:val="22"/>
          <w:szCs w:val="22"/>
        </w:rPr>
        <w:instrText xml:space="preserve"> SEQ Table \* ARABIC </w:instrText>
      </w:r>
      <w:r w:rsidRPr="00596E07">
        <w:rPr>
          <w:w w:val="95"/>
          <w:sz w:val="22"/>
          <w:szCs w:val="22"/>
        </w:rPr>
        <w:fldChar w:fldCharType="separate"/>
      </w:r>
      <w:r w:rsidRPr="00596E07">
        <w:rPr>
          <w:w w:val="95"/>
          <w:sz w:val="22"/>
          <w:szCs w:val="22"/>
        </w:rPr>
        <w:t>3</w:t>
      </w:r>
      <w:r w:rsidRPr="00596E07">
        <w:rPr>
          <w:w w:val="95"/>
          <w:sz w:val="22"/>
          <w:szCs w:val="22"/>
        </w:rPr>
        <w:fldChar w:fldCharType="end"/>
      </w:r>
      <w:r w:rsidRPr="00596E07">
        <w:rPr>
          <w:w w:val="95"/>
          <w:sz w:val="22"/>
          <w:szCs w:val="22"/>
        </w:rPr>
        <w:t xml:space="preserve">A. Interactive GSEM parameter estimates for types of lifetime discrimination </w:t>
      </w:r>
      <w:r w:rsidR="00596E07" w:rsidRPr="00596E07">
        <w:rPr>
          <w:w w:val="95"/>
          <w:sz w:val="22"/>
          <w:szCs w:val="22"/>
        </w:rPr>
        <w:t>(MIDUS 1)</w:t>
      </w:r>
    </w:p>
    <w:p w14:paraId="70E9FB70" w14:textId="77777777" w:rsidR="007849CE" w:rsidRPr="00596E07" w:rsidRDefault="007849CE" w:rsidP="00030BCB">
      <w:pPr>
        <w:pStyle w:val="ListParagraph"/>
        <w:numPr>
          <w:ilvl w:val="0"/>
          <w:numId w:val="8"/>
        </w:numPr>
        <w:ind w:left="900" w:hanging="180"/>
        <w:rPr>
          <w:w w:val="95"/>
          <w:sz w:val="22"/>
          <w:szCs w:val="22"/>
        </w:rPr>
      </w:pPr>
      <w:r w:rsidRPr="00596E07">
        <w:rPr>
          <w:w w:val="95"/>
          <w:sz w:val="22"/>
          <w:szCs w:val="22"/>
        </w:rPr>
        <w:t xml:space="preserve">Table </w:t>
      </w:r>
      <w:r w:rsidRPr="00596E07">
        <w:rPr>
          <w:w w:val="95"/>
          <w:sz w:val="22"/>
          <w:szCs w:val="22"/>
        </w:rPr>
        <w:fldChar w:fldCharType="begin"/>
      </w:r>
      <w:r w:rsidRPr="00596E07">
        <w:rPr>
          <w:w w:val="95"/>
          <w:sz w:val="22"/>
          <w:szCs w:val="22"/>
        </w:rPr>
        <w:instrText xml:space="preserve"> SEQ Table \* ARABIC </w:instrText>
      </w:r>
      <w:r w:rsidRPr="00596E07">
        <w:rPr>
          <w:w w:val="95"/>
          <w:sz w:val="22"/>
          <w:szCs w:val="22"/>
        </w:rPr>
        <w:fldChar w:fldCharType="separate"/>
      </w:r>
      <w:r w:rsidRPr="00596E07">
        <w:rPr>
          <w:w w:val="95"/>
          <w:sz w:val="22"/>
          <w:szCs w:val="22"/>
        </w:rPr>
        <w:t>4</w:t>
      </w:r>
      <w:r w:rsidRPr="00596E07">
        <w:rPr>
          <w:w w:val="95"/>
          <w:sz w:val="22"/>
          <w:szCs w:val="22"/>
        </w:rPr>
        <w:fldChar w:fldCharType="end"/>
      </w:r>
      <w:r w:rsidRPr="00596E07">
        <w:rPr>
          <w:w w:val="95"/>
          <w:sz w:val="22"/>
          <w:szCs w:val="22"/>
        </w:rPr>
        <w:t>A. Interactive GSEM parameter estimates for types of lifetime discrimination (MIDUS Refresher)</w:t>
      </w:r>
    </w:p>
    <w:p w14:paraId="5B5FE562" w14:textId="77777777" w:rsidR="007849CE" w:rsidRPr="007849CE" w:rsidRDefault="007849CE" w:rsidP="00030BCB">
      <w:pPr>
        <w:pStyle w:val="ListParagraph"/>
        <w:numPr>
          <w:ilvl w:val="0"/>
          <w:numId w:val="6"/>
        </w:numPr>
        <w:rPr>
          <w:sz w:val="22"/>
          <w:szCs w:val="22"/>
        </w:rPr>
      </w:pPr>
      <w:r w:rsidRPr="007849CE">
        <w:t>GLM results for MIDUS 1 and MIDUS Refresher</w:t>
      </w:r>
    </w:p>
    <w:p w14:paraId="08EFB772" w14:textId="2111EB5B" w:rsidR="007849CE" w:rsidRPr="00596E07" w:rsidRDefault="007849CE" w:rsidP="00030BCB">
      <w:pPr>
        <w:pStyle w:val="ListParagraph"/>
        <w:numPr>
          <w:ilvl w:val="0"/>
          <w:numId w:val="8"/>
        </w:numPr>
        <w:ind w:left="900" w:hanging="180"/>
        <w:rPr>
          <w:w w:val="95"/>
          <w:sz w:val="22"/>
          <w:szCs w:val="22"/>
        </w:rPr>
      </w:pPr>
      <w:r w:rsidRPr="00596E07">
        <w:rPr>
          <w:w w:val="95"/>
          <w:sz w:val="22"/>
          <w:szCs w:val="22"/>
        </w:rPr>
        <w:t xml:space="preserve">Table </w:t>
      </w:r>
      <w:r w:rsidRPr="00596E07">
        <w:rPr>
          <w:w w:val="95"/>
          <w:sz w:val="22"/>
          <w:szCs w:val="22"/>
        </w:rPr>
        <w:fldChar w:fldCharType="begin"/>
      </w:r>
      <w:r w:rsidRPr="00596E07">
        <w:rPr>
          <w:w w:val="95"/>
          <w:sz w:val="22"/>
          <w:szCs w:val="22"/>
        </w:rPr>
        <w:instrText xml:space="preserve"> SEQ Table \* ARABIC </w:instrText>
      </w:r>
      <w:r w:rsidRPr="00596E07">
        <w:rPr>
          <w:w w:val="95"/>
          <w:sz w:val="22"/>
          <w:szCs w:val="22"/>
        </w:rPr>
        <w:fldChar w:fldCharType="separate"/>
      </w:r>
      <w:r w:rsidRPr="00596E07">
        <w:rPr>
          <w:w w:val="95"/>
          <w:sz w:val="22"/>
          <w:szCs w:val="22"/>
        </w:rPr>
        <w:t>5</w:t>
      </w:r>
      <w:r w:rsidRPr="00596E07">
        <w:rPr>
          <w:w w:val="95"/>
          <w:sz w:val="22"/>
          <w:szCs w:val="22"/>
        </w:rPr>
        <w:fldChar w:fldCharType="end"/>
      </w:r>
      <w:r w:rsidRPr="00596E07">
        <w:rPr>
          <w:w w:val="95"/>
          <w:sz w:val="22"/>
          <w:szCs w:val="22"/>
        </w:rPr>
        <w:t>A. GLM parameter estimates for overall index of discrimination</w:t>
      </w:r>
      <w:r w:rsidR="00596E07" w:rsidRPr="00596E07">
        <w:rPr>
          <w:w w:val="95"/>
          <w:sz w:val="22"/>
          <w:szCs w:val="22"/>
        </w:rPr>
        <w:t xml:space="preserve"> </w:t>
      </w:r>
      <w:r w:rsidR="00596E07" w:rsidRPr="00596E07">
        <w:rPr>
          <w:w w:val="95"/>
          <w:sz w:val="22"/>
          <w:szCs w:val="22"/>
        </w:rPr>
        <w:t>(MIDUS 1)</w:t>
      </w:r>
    </w:p>
    <w:p w14:paraId="6F5D57E5" w14:textId="77777777" w:rsidR="007849CE" w:rsidRPr="00596E07" w:rsidRDefault="007849CE" w:rsidP="00030BCB">
      <w:pPr>
        <w:pStyle w:val="ListParagraph"/>
        <w:numPr>
          <w:ilvl w:val="0"/>
          <w:numId w:val="8"/>
        </w:numPr>
        <w:ind w:left="900" w:hanging="180"/>
        <w:rPr>
          <w:w w:val="95"/>
          <w:sz w:val="22"/>
          <w:szCs w:val="22"/>
        </w:rPr>
      </w:pPr>
      <w:r w:rsidRPr="00596E07">
        <w:rPr>
          <w:w w:val="95"/>
          <w:sz w:val="22"/>
          <w:szCs w:val="22"/>
        </w:rPr>
        <w:t xml:space="preserve">Table </w:t>
      </w:r>
      <w:r w:rsidRPr="00596E07">
        <w:rPr>
          <w:w w:val="95"/>
          <w:sz w:val="22"/>
          <w:szCs w:val="22"/>
        </w:rPr>
        <w:fldChar w:fldCharType="begin"/>
      </w:r>
      <w:r w:rsidRPr="00596E07">
        <w:rPr>
          <w:w w:val="95"/>
          <w:sz w:val="22"/>
          <w:szCs w:val="22"/>
        </w:rPr>
        <w:instrText xml:space="preserve"> SEQ Table \* ARABIC </w:instrText>
      </w:r>
      <w:r w:rsidRPr="00596E07">
        <w:rPr>
          <w:w w:val="95"/>
          <w:sz w:val="22"/>
          <w:szCs w:val="22"/>
        </w:rPr>
        <w:fldChar w:fldCharType="separate"/>
      </w:r>
      <w:r w:rsidRPr="00596E07">
        <w:rPr>
          <w:w w:val="95"/>
          <w:sz w:val="22"/>
          <w:szCs w:val="22"/>
        </w:rPr>
        <w:t>6</w:t>
      </w:r>
      <w:r w:rsidRPr="00596E07">
        <w:rPr>
          <w:w w:val="95"/>
          <w:sz w:val="22"/>
          <w:szCs w:val="22"/>
        </w:rPr>
        <w:fldChar w:fldCharType="end"/>
      </w:r>
      <w:r w:rsidRPr="00596E07">
        <w:rPr>
          <w:w w:val="95"/>
          <w:sz w:val="22"/>
          <w:szCs w:val="22"/>
        </w:rPr>
        <w:t>A. GLM parameter estimates for overall index of discrimination (MIDUS Refresher)</w:t>
      </w:r>
    </w:p>
    <w:p w14:paraId="6B01D0F8" w14:textId="77777777" w:rsidR="007849CE" w:rsidRPr="007849CE" w:rsidRDefault="007849CE" w:rsidP="007849CE">
      <w:pPr>
        <w:pStyle w:val="ListParagraph"/>
        <w:ind w:left="900"/>
        <w:rPr>
          <w:sz w:val="22"/>
          <w:szCs w:val="22"/>
        </w:rPr>
      </w:pPr>
    </w:p>
    <w:p w14:paraId="3FBA9FC6" w14:textId="77777777" w:rsidR="007849CE" w:rsidRPr="007849CE" w:rsidRDefault="007849CE" w:rsidP="00030BCB">
      <w:pPr>
        <w:pStyle w:val="ListParagraph"/>
        <w:numPr>
          <w:ilvl w:val="0"/>
          <w:numId w:val="1"/>
        </w:numPr>
        <w:rPr>
          <w:sz w:val="22"/>
          <w:szCs w:val="22"/>
        </w:rPr>
      </w:pPr>
      <w:r w:rsidRPr="007849CE">
        <w:t>Additional figures</w:t>
      </w:r>
    </w:p>
    <w:p w14:paraId="75903522" w14:textId="77777777" w:rsidR="007849CE" w:rsidRPr="007849CE" w:rsidRDefault="007849CE" w:rsidP="007849CE">
      <w:pPr>
        <w:pStyle w:val="ListParagraph"/>
        <w:ind w:left="900"/>
        <w:rPr>
          <w:sz w:val="22"/>
          <w:szCs w:val="22"/>
        </w:rPr>
      </w:pPr>
    </w:p>
    <w:p w14:paraId="3853611F" w14:textId="77777777" w:rsidR="007849CE" w:rsidRPr="007849CE" w:rsidRDefault="007849CE" w:rsidP="00030BCB">
      <w:pPr>
        <w:pStyle w:val="ListParagraph"/>
        <w:numPr>
          <w:ilvl w:val="0"/>
          <w:numId w:val="7"/>
        </w:numPr>
      </w:pPr>
      <w:r w:rsidRPr="007849CE">
        <w:t>Education and income effects on different experiences of lifetime discrimination by race</w:t>
      </w:r>
    </w:p>
    <w:p w14:paraId="71C1C131" w14:textId="77777777" w:rsidR="007849CE" w:rsidRPr="00596E07" w:rsidRDefault="007849CE" w:rsidP="00030BCB">
      <w:pPr>
        <w:pStyle w:val="ListParagraph"/>
        <w:numPr>
          <w:ilvl w:val="0"/>
          <w:numId w:val="8"/>
        </w:numPr>
        <w:ind w:left="900" w:hanging="180"/>
        <w:rPr>
          <w:w w:val="95"/>
          <w:sz w:val="22"/>
          <w:szCs w:val="22"/>
        </w:rPr>
      </w:pPr>
      <w:r w:rsidRPr="00596E07">
        <w:rPr>
          <w:w w:val="95"/>
          <w:sz w:val="22"/>
          <w:szCs w:val="22"/>
        </w:rPr>
        <w:t xml:space="preserve">Figure </w:t>
      </w:r>
      <w:r w:rsidRPr="00596E07">
        <w:rPr>
          <w:w w:val="95"/>
          <w:sz w:val="22"/>
          <w:szCs w:val="22"/>
        </w:rPr>
        <w:fldChar w:fldCharType="begin"/>
      </w:r>
      <w:r w:rsidRPr="00596E07">
        <w:rPr>
          <w:w w:val="95"/>
          <w:sz w:val="22"/>
          <w:szCs w:val="22"/>
        </w:rPr>
        <w:instrText xml:space="preserve"> SEQ Figure \* ARABIC </w:instrText>
      </w:r>
      <w:r w:rsidRPr="00596E07">
        <w:rPr>
          <w:w w:val="95"/>
          <w:sz w:val="22"/>
          <w:szCs w:val="22"/>
        </w:rPr>
        <w:fldChar w:fldCharType="separate"/>
      </w:r>
      <w:r w:rsidRPr="00596E07">
        <w:rPr>
          <w:w w:val="95"/>
          <w:sz w:val="22"/>
          <w:szCs w:val="22"/>
        </w:rPr>
        <w:t>1</w:t>
      </w:r>
      <w:r w:rsidRPr="00596E07">
        <w:rPr>
          <w:w w:val="95"/>
          <w:sz w:val="22"/>
          <w:szCs w:val="22"/>
        </w:rPr>
        <w:fldChar w:fldCharType="end"/>
      </w:r>
      <w:r w:rsidRPr="00596E07">
        <w:rPr>
          <w:w w:val="95"/>
          <w:sz w:val="22"/>
          <w:szCs w:val="22"/>
        </w:rPr>
        <w:t>A. Education effects on different experiences of lifetime discrimination by race (MIDUS 1)</w:t>
      </w:r>
    </w:p>
    <w:p w14:paraId="311D7A53" w14:textId="77777777" w:rsidR="007849CE" w:rsidRPr="00596E07" w:rsidRDefault="007849CE" w:rsidP="00030BCB">
      <w:pPr>
        <w:pStyle w:val="ListParagraph"/>
        <w:numPr>
          <w:ilvl w:val="0"/>
          <w:numId w:val="8"/>
        </w:numPr>
        <w:ind w:left="900" w:hanging="180"/>
        <w:rPr>
          <w:w w:val="95"/>
          <w:sz w:val="22"/>
          <w:szCs w:val="22"/>
        </w:rPr>
      </w:pPr>
      <w:r w:rsidRPr="00596E07">
        <w:rPr>
          <w:w w:val="95"/>
          <w:sz w:val="22"/>
          <w:szCs w:val="22"/>
        </w:rPr>
        <w:t xml:space="preserve">Figure </w:t>
      </w:r>
      <w:r w:rsidRPr="00596E07">
        <w:rPr>
          <w:w w:val="95"/>
          <w:sz w:val="22"/>
          <w:szCs w:val="22"/>
        </w:rPr>
        <w:fldChar w:fldCharType="begin"/>
      </w:r>
      <w:r w:rsidRPr="00596E07">
        <w:rPr>
          <w:w w:val="95"/>
          <w:sz w:val="22"/>
          <w:szCs w:val="22"/>
        </w:rPr>
        <w:instrText xml:space="preserve"> SEQ Figure \* ARABIC </w:instrText>
      </w:r>
      <w:r w:rsidRPr="00596E07">
        <w:rPr>
          <w:w w:val="95"/>
          <w:sz w:val="22"/>
          <w:szCs w:val="22"/>
        </w:rPr>
        <w:fldChar w:fldCharType="separate"/>
      </w:r>
      <w:r w:rsidRPr="00596E07">
        <w:rPr>
          <w:w w:val="95"/>
          <w:sz w:val="22"/>
          <w:szCs w:val="22"/>
        </w:rPr>
        <w:t>2</w:t>
      </w:r>
      <w:r w:rsidRPr="00596E07">
        <w:rPr>
          <w:w w:val="95"/>
          <w:sz w:val="22"/>
          <w:szCs w:val="22"/>
        </w:rPr>
        <w:fldChar w:fldCharType="end"/>
      </w:r>
      <w:r w:rsidRPr="00596E07">
        <w:rPr>
          <w:w w:val="95"/>
          <w:sz w:val="22"/>
          <w:szCs w:val="22"/>
        </w:rPr>
        <w:t>A. Income effects on different experiences of lifetime discrimination by race (MIDUS 1)</w:t>
      </w:r>
    </w:p>
    <w:p w14:paraId="0BA345A4" w14:textId="77777777" w:rsidR="007849CE" w:rsidRPr="00596E07" w:rsidRDefault="007849CE" w:rsidP="00030BCB">
      <w:pPr>
        <w:pStyle w:val="ListParagraph"/>
        <w:numPr>
          <w:ilvl w:val="0"/>
          <w:numId w:val="8"/>
        </w:numPr>
        <w:ind w:left="900" w:hanging="180"/>
        <w:rPr>
          <w:w w:val="95"/>
          <w:sz w:val="22"/>
          <w:szCs w:val="22"/>
        </w:rPr>
      </w:pPr>
      <w:r w:rsidRPr="00596E07">
        <w:rPr>
          <w:w w:val="95"/>
          <w:sz w:val="22"/>
          <w:szCs w:val="22"/>
        </w:rPr>
        <w:t xml:space="preserve">Figure </w:t>
      </w:r>
      <w:r w:rsidRPr="00596E07">
        <w:rPr>
          <w:w w:val="95"/>
          <w:sz w:val="22"/>
          <w:szCs w:val="22"/>
        </w:rPr>
        <w:fldChar w:fldCharType="begin"/>
      </w:r>
      <w:r w:rsidRPr="00596E07">
        <w:rPr>
          <w:w w:val="95"/>
          <w:sz w:val="22"/>
          <w:szCs w:val="22"/>
        </w:rPr>
        <w:instrText xml:space="preserve"> SEQ Figure \* ARABIC </w:instrText>
      </w:r>
      <w:r w:rsidRPr="00596E07">
        <w:rPr>
          <w:w w:val="95"/>
          <w:sz w:val="22"/>
          <w:szCs w:val="22"/>
        </w:rPr>
        <w:fldChar w:fldCharType="separate"/>
      </w:r>
      <w:r w:rsidRPr="00596E07">
        <w:rPr>
          <w:w w:val="95"/>
          <w:sz w:val="22"/>
          <w:szCs w:val="22"/>
        </w:rPr>
        <w:t>3</w:t>
      </w:r>
      <w:r w:rsidRPr="00596E07">
        <w:rPr>
          <w:w w:val="95"/>
          <w:sz w:val="22"/>
          <w:szCs w:val="22"/>
        </w:rPr>
        <w:fldChar w:fldCharType="end"/>
      </w:r>
      <w:r w:rsidRPr="00596E07">
        <w:rPr>
          <w:w w:val="95"/>
          <w:sz w:val="22"/>
          <w:szCs w:val="22"/>
        </w:rPr>
        <w:t>A. Education effects on different experiences of lifetime discrimination by race (MIDUS Refresher)</w:t>
      </w:r>
    </w:p>
    <w:p w14:paraId="11B35ECD" w14:textId="77777777" w:rsidR="007849CE" w:rsidRPr="00596E07" w:rsidRDefault="007849CE" w:rsidP="00030BCB">
      <w:pPr>
        <w:pStyle w:val="ListParagraph"/>
        <w:numPr>
          <w:ilvl w:val="0"/>
          <w:numId w:val="8"/>
        </w:numPr>
        <w:ind w:left="900" w:hanging="180"/>
        <w:rPr>
          <w:w w:val="95"/>
          <w:sz w:val="22"/>
          <w:szCs w:val="22"/>
        </w:rPr>
      </w:pPr>
      <w:r w:rsidRPr="00596E07">
        <w:rPr>
          <w:w w:val="95"/>
          <w:sz w:val="22"/>
          <w:szCs w:val="22"/>
        </w:rPr>
        <w:t xml:space="preserve">Figure </w:t>
      </w:r>
      <w:r w:rsidRPr="00596E07">
        <w:rPr>
          <w:w w:val="95"/>
          <w:sz w:val="22"/>
          <w:szCs w:val="22"/>
        </w:rPr>
        <w:fldChar w:fldCharType="begin"/>
      </w:r>
      <w:r w:rsidRPr="00596E07">
        <w:rPr>
          <w:w w:val="95"/>
          <w:sz w:val="22"/>
          <w:szCs w:val="22"/>
        </w:rPr>
        <w:instrText xml:space="preserve"> SEQ Figure \* ARABIC </w:instrText>
      </w:r>
      <w:r w:rsidRPr="00596E07">
        <w:rPr>
          <w:w w:val="95"/>
          <w:sz w:val="22"/>
          <w:szCs w:val="22"/>
        </w:rPr>
        <w:fldChar w:fldCharType="separate"/>
      </w:r>
      <w:r w:rsidRPr="00596E07">
        <w:rPr>
          <w:w w:val="95"/>
          <w:sz w:val="22"/>
          <w:szCs w:val="22"/>
        </w:rPr>
        <w:t>4</w:t>
      </w:r>
      <w:r w:rsidRPr="00596E07">
        <w:rPr>
          <w:w w:val="95"/>
          <w:sz w:val="22"/>
          <w:szCs w:val="22"/>
        </w:rPr>
        <w:fldChar w:fldCharType="end"/>
      </w:r>
      <w:r w:rsidRPr="00596E07">
        <w:rPr>
          <w:w w:val="95"/>
          <w:sz w:val="22"/>
          <w:szCs w:val="22"/>
        </w:rPr>
        <w:t>A. Income effects on different experiences of lifetime discrimination by race (MIDUS Refresher)</w:t>
      </w:r>
    </w:p>
    <w:p w14:paraId="72E08D67" w14:textId="77777777" w:rsidR="007849CE" w:rsidRPr="00535E3D" w:rsidRDefault="007849CE" w:rsidP="007849CE"/>
    <w:p w14:paraId="29EB599C" w14:textId="77777777" w:rsidR="00535E3D" w:rsidRPr="00933D9E" w:rsidRDefault="00535E3D" w:rsidP="00535E3D">
      <w:pPr>
        <w:pStyle w:val="ListParagraph"/>
        <w:ind w:left="360"/>
      </w:pPr>
    </w:p>
    <w:bookmarkEnd w:id="0"/>
    <w:p w14:paraId="1A948A28" w14:textId="77777777" w:rsidR="002B5AF3" w:rsidRPr="001B5354" w:rsidRDefault="002B5AF3" w:rsidP="002B5AF3">
      <w:pPr>
        <w:ind w:left="360" w:hanging="360"/>
        <w:jc w:val="center"/>
        <w:rPr>
          <w:b/>
          <w:bCs/>
        </w:rPr>
      </w:pPr>
    </w:p>
    <w:p w14:paraId="29206FEC" w14:textId="77777777" w:rsidR="000A382C" w:rsidRDefault="000A382C">
      <w:pPr>
        <w:rPr>
          <w:b/>
          <w:bCs/>
        </w:rPr>
      </w:pPr>
      <w:r>
        <w:rPr>
          <w:b/>
          <w:bCs/>
        </w:rPr>
        <w:br w:type="page"/>
      </w:r>
    </w:p>
    <w:p w14:paraId="37C4B0B2" w14:textId="44B32F0A" w:rsidR="002B5AF3" w:rsidRPr="00933D9E" w:rsidRDefault="002B5AF3" w:rsidP="00030BCB">
      <w:pPr>
        <w:pStyle w:val="ListParagraph"/>
        <w:numPr>
          <w:ilvl w:val="0"/>
          <w:numId w:val="2"/>
        </w:numPr>
        <w:jc w:val="center"/>
        <w:rPr>
          <w:b/>
          <w:bCs/>
        </w:rPr>
      </w:pPr>
      <w:r w:rsidRPr="00933D9E">
        <w:rPr>
          <w:b/>
          <w:bCs/>
        </w:rPr>
        <w:lastRenderedPageBreak/>
        <w:t>Formal description of our models</w:t>
      </w:r>
    </w:p>
    <w:p w14:paraId="0FBB772E" w14:textId="77777777" w:rsidR="002B5AF3" w:rsidRPr="00933D9E" w:rsidRDefault="002B5AF3" w:rsidP="002B5AF3"/>
    <w:p w14:paraId="25D7E360" w14:textId="77777777" w:rsidR="002B5AF3" w:rsidRPr="00933D9E" w:rsidRDefault="002B5AF3" w:rsidP="002B5AF3">
      <w:pPr>
        <w:spacing w:line="480" w:lineRule="auto"/>
      </w:pPr>
      <w:r w:rsidRPr="00933D9E">
        <w:t xml:space="preserve">Our GSEM models (including our interactive terms of interest) </w:t>
      </w:r>
      <w:r>
        <w:t xml:space="preserve">estimates for each type of discrimination, equations </w:t>
      </w:r>
      <w:r w:rsidRPr="00933D9E">
        <w:t>of the following form:</w:t>
      </w:r>
    </w:p>
    <w:p w14:paraId="663A8E2C" w14:textId="77777777" w:rsidR="002B5AF3" w:rsidRPr="00933D9E" w:rsidRDefault="002B5AF3" w:rsidP="002B5AF3"/>
    <w:p w14:paraId="6F6D25F1" w14:textId="77777777" w:rsidR="002B5AF3" w:rsidRPr="00933D9E" w:rsidRDefault="002B5AF3" w:rsidP="002B5AF3">
      <w:pPr>
        <w:spacing w:line="480" w:lineRule="auto"/>
        <w:rPr>
          <w:sz w:val="22"/>
          <w:szCs w:val="22"/>
        </w:rPr>
      </w:pPr>
      <m:oMathPara>
        <m:oMath>
          <m:r>
            <w:rPr>
              <w:rFonts w:ascii="Cambria Math" w:hAnsi="Cambria Math"/>
              <w:sz w:val="22"/>
              <w:szCs w:val="22"/>
            </w:rPr>
            <m:t>log</m:t>
          </m:r>
          <m:d>
            <m:dPr>
              <m:begChr m:val="{"/>
              <m:endChr m:val="}"/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E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ij</m:t>
                      </m:r>
                    </m:sub>
                  </m:sSub>
                </m:e>
              </m:d>
            </m:e>
          </m:d>
          <m:r>
            <w:rPr>
              <w:rFonts w:ascii="Cambria Math" w:hAnsi="Cambria Math"/>
              <w:sz w:val="22"/>
              <w:szCs w:val="22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22"/>
                </w:rPr>
                <m:t>α</m:t>
              </m:r>
            </m:e>
            <m:sub>
              <m:r>
                <w:rPr>
                  <w:rFonts w:ascii="Cambria Math" w:hAnsi="Cambria Math"/>
                  <w:sz w:val="22"/>
                  <w:szCs w:val="22"/>
                </w:rPr>
                <m:t>j</m:t>
              </m:r>
            </m:sub>
          </m:sSub>
          <m:r>
            <w:rPr>
              <w:rFonts w:ascii="Cambria Math" w:hAnsi="Cambria Math"/>
              <w:sz w:val="22"/>
              <w:szCs w:val="22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22"/>
                </w:rPr>
                <m:t>π</m:t>
              </m:r>
            </m:e>
            <m:sub>
              <m:r>
                <w:rPr>
                  <w:rFonts w:ascii="Cambria Math" w:hAnsi="Cambria Math"/>
                  <w:sz w:val="22"/>
                  <w:szCs w:val="22"/>
                </w:rPr>
                <m:t>j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22"/>
                </w:rPr>
                <m:t>R</m:t>
              </m:r>
            </m:e>
            <m:sub>
              <m:r>
                <w:rPr>
                  <w:rFonts w:ascii="Cambria Math" w:hAnsi="Cambria Math"/>
                  <w:sz w:val="22"/>
                  <w:szCs w:val="22"/>
                </w:rPr>
                <m:t>i</m:t>
              </m:r>
            </m:sub>
          </m:sSub>
          <m:r>
            <w:rPr>
              <w:rFonts w:ascii="Cambria Math" w:hAnsi="Cambria Math"/>
              <w:sz w:val="22"/>
              <w:szCs w:val="22"/>
            </w:rPr>
            <m:t>+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naryPr>
            <m:sub>
              <m:r>
                <w:rPr>
                  <w:rFonts w:ascii="Cambria Math" w:hAnsi="Cambria Math"/>
                  <w:sz w:val="22"/>
                  <w:szCs w:val="22"/>
                </w:rPr>
                <m:t>e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γ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je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ie</m:t>
                  </m:r>
                </m:sub>
              </m:sSub>
            </m:e>
          </m:nary>
          <m:r>
            <w:rPr>
              <w:rFonts w:ascii="Cambria Math" w:hAnsi="Cambria Math"/>
              <w:sz w:val="22"/>
              <w:szCs w:val="22"/>
            </w:rPr>
            <m:t>+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naryPr>
            <m:sub>
              <m:r>
                <w:rPr>
                  <w:rFonts w:ascii="Cambria Math" w:hAnsi="Cambria Math"/>
                  <w:sz w:val="22"/>
                  <w:szCs w:val="22"/>
                </w:rPr>
                <m:t>t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jt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it</m:t>
                  </m:r>
                </m:sub>
              </m:sSub>
            </m:e>
          </m:nary>
          <m:r>
            <w:rPr>
              <w:rFonts w:ascii="Cambria Math" w:hAnsi="Cambria Math"/>
              <w:sz w:val="22"/>
              <w:szCs w:val="22"/>
            </w:rPr>
            <m:t>+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naryPr>
            <m:sub>
              <m:r>
                <w:rPr>
                  <w:rFonts w:ascii="Cambria Math" w:hAnsi="Cambria Math"/>
                  <w:sz w:val="22"/>
                  <w:szCs w:val="22"/>
                </w:rPr>
                <m:t>e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ϑ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je</m:t>
                  </m:r>
                </m:sub>
              </m:sSub>
            </m:e>
          </m:nary>
          <m:d>
            <m:dPr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 w:val="22"/>
                  <w:szCs w:val="22"/>
                </w:rPr>
                <m:t>*</m:t>
              </m:r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ie</m:t>
                  </m:r>
                </m:sub>
              </m:sSub>
            </m:e>
          </m:d>
          <m:r>
            <w:rPr>
              <w:rFonts w:ascii="Cambria Math" w:hAnsi="Cambria Math"/>
              <w:sz w:val="22"/>
              <w:szCs w:val="22"/>
            </w:rPr>
            <m:t>+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naryPr>
            <m:sub>
              <m:r>
                <w:rPr>
                  <w:rFonts w:ascii="Cambria Math" w:hAnsi="Cambria Math"/>
                  <w:sz w:val="22"/>
                  <w:szCs w:val="22"/>
                </w:rPr>
                <m:t>t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jt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2"/>
                          <w:szCs w:val="22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/>
                          <w:sz w:val="22"/>
                          <w:szCs w:val="22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  <w:sz w:val="22"/>
                      <w:szCs w:val="22"/>
                    </w:rPr>
                    <m:t>*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2"/>
                          <w:szCs w:val="22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  <w:sz w:val="22"/>
                          <w:szCs w:val="22"/>
                        </w:rPr>
                        <m:t>it</m:t>
                      </m:r>
                    </m:sub>
                  </m:sSub>
                </m:e>
              </m:d>
            </m:e>
          </m:nary>
          <m:r>
            <w:rPr>
              <w:rFonts w:ascii="Cambria Math" w:hAnsi="Cambria Math"/>
              <w:sz w:val="22"/>
              <w:szCs w:val="22"/>
            </w:rPr>
            <m:t>+</m:t>
          </m:r>
          <m:nary>
            <m:naryPr>
              <m:chr m:val="∑"/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naryPr>
            <m:sub>
              <m:r>
                <w:rPr>
                  <w:rFonts w:ascii="Cambria Math" w:hAnsi="Cambria Math"/>
                  <w:sz w:val="22"/>
                  <w:szCs w:val="22"/>
                </w:rPr>
                <m:t>k=1</m:t>
              </m:r>
            </m:sub>
            <m:sup>
              <m:r>
                <w:rPr>
                  <w:rFonts w:ascii="Cambria Math" w:hAnsi="Cambria Math"/>
                  <w:sz w:val="22"/>
                  <w:szCs w:val="22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jk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ik</m:t>
                  </m:r>
                </m:sub>
              </m:sSub>
              <m:r>
                <w:rPr>
                  <w:rFonts w:ascii="Cambria Math" w:hAnsi="Cambria Math"/>
                  <w:sz w:val="22"/>
                  <w:szCs w:val="22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ε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ij</m:t>
                  </m:r>
                </m:sub>
              </m:sSub>
            </m:e>
          </m:nary>
          <m:r>
            <w:rPr>
              <w:rFonts w:ascii="Cambria Math" w:eastAsiaTheme="minorEastAsia" w:hAnsi="Cambria Math"/>
            </w:rPr>
            <m:t>, y~F</m:t>
          </m:r>
        </m:oMath>
      </m:oMathPara>
    </w:p>
    <w:p w14:paraId="49558756" w14:textId="77777777" w:rsidR="002B5AF3" w:rsidRPr="00933D9E" w:rsidRDefault="002B5AF3" w:rsidP="002B5AF3">
      <w:pPr>
        <w:spacing w:line="480" w:lineRule="auto"/>
      </w:pPr>
      <w:r w:rsidRPr="00933D9E">
        <w:t xml:space="preserve">where </w:t>
      </w:r>
      <m:oMath>
        <m:r>
          <w:rPr>
            <w:rFonts w:ascii="Cambria Math" w:hAnsi="Cambria Math"/>
            <w:sz w:val="22"/>
            <w:szCs w:val="22"/>
          </w:rPr>
          <m:t>log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E</m:t>
            </m:r>
            <m:d>
              <m:d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y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2"/>
                      </w:rPr>
                      <m:t>ij</m:t>
                    </m:r>
                  </m:sub>
                </m:sSub>
              </m:e>
            </m:d>
          </m:e>
        </m:d>
      </m:oMath>
      <w:r w:rsidRPr="00933D9E">
        <w:rPr>
          <w:rFonts w:eastAsiaTheme="minorEastAsia"/>
          <w:iCs/>
        </w:rPr>
        <w:t xml:space="preserve"> is the</w:t>
      </w:r>
      <w:r>
        <w:rPr>
          <w:rFonts w:eastAsiaTheme="minorEastAsia"/>
          <w:iCs/>
        </w:rPr>
        <w:t xml:space="preserve"> natural logarithm (denoting the log link) of the</w:t>
      </w:r>
      <w:r w:rsidRPr="00933D9E">
        <w:rPr>
          <w:rFonts w:eastAsiaTheme="minorEastAsia"/>
          <w:iCs/>
        </w:rPr>
        <w:t xml:space="preserve"> value reported by individual </w:t>
      </w:r>
      <m:oMath>
        <m:r>
          <w:rPr>
            <w:rFonts w:ascii="Cambria Math" w:hAnsi="Cambria Math"/>
          </w:rPr>
          <m:t>i</m:t>
        </m:r>
      </m:oMath>
      <w:r w:rsidRPr="00933D9E">
        <w:rPr>
          <w:rFonts w:eastAsiaTheme="minorEastAsia"/>
          <w:iCs/>
        </w:rPr>
        <w:t xml:space="preserve"> on type of </w:t>
      </w:r>
      <w:r>
        <w:rPr>
          <w:rFonts w:eastAsiaTheme="minorEastAsia"/>
          <w:iCs/>
        </w:rPr>
        <w:t xml:space="preserve">lifetime </w:t>
      </w:r>
      <w:r w:rsidRPr="00933D9E">
        <w:t xml:space="preserve">discriminatory experience </w:t>
      </w:r>
      <m:oMath>
        <m:r>
          <w:rPr>
            <w:rFonts w:ascii="Cambria Math" w:hAnsi="Cambria Math"/>
          </w:rPr>
          <m:t>j</m:t>
        </m:r>
      </m:oMath>
      <w:r>
        <w:t xml:space="preserve"> and that its functional form follows a Poisson distribution</w:t>
      </w:r>
      <w:r w:rsidRPr="00933D9E">
        <w:rPr>
          <w:rFonts w:eastAsiaTheme="minorEastAsia"/>
          <w:iCs/>
        </w:rPr>
        <w:t xml:space="preserve">. The </w:t>
      </w:r>
      <w:r>
        <w:rPr>
          <w:rFonts w:eastAsiaTheme="minorEastAsia"/>
          <w:iCs/>
        </w:rPr>
        <w:t>GSEM</w:t>
      </w:r>
      <w:r w:rsidRPr="00933D9E">
        <w:rPr>
          <w:rFonts w:eastAsiaTheme="minorEastAsia"/>
          <w:iCs/>
        </w:rPr>
        <w:t xml:space="preserve"> model also </w:t>
      </w:r>
      <w:r w:rsidRPr="00933D9E">
        <w:t xml:space="preserve">estimates intercept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933D9E">
        <w:rPr>
          <w:rFonts w:eastAsiaTheme="minorEastAsia"/>
          <w:iCs/>
        </w:rPr>
        <w:t xml:space="preserve"> </w:t>
      </w:r>
      <w:r w:rsidRPr="00933D9E">
        <w:t>for each discriminatory experience</w:t>
      </w:r>
      <w:r>
        <w:t xml:space="preserve"> </w:t>
      </w:r>
      <m:oMath>
        <m:r>
          <w:rPr>
            <w:rFonts w:ascii="Cambria Math" w:hAnsi="Cambria Math"/>
          </w:rPr>
          <m:t>j</m:t>
        </m:r>
      </m:oMath>
      <w:r>
        <w:t xml:space="preserve">.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933D9E">
        <w:rPr>
          <w:rFonts w:eastAsiaTheme="minorEastAsia"/>
          <w:iCs/>
        </w:rPr>
        <w:t xml:space="preserve"> is the race of the individual, with coefficients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π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933D9E">
        <w:rPr>
          <w:rFonts w:eastAsiaTheme="minorEastAsia"/>
          <w:iCs/>
        </w:rPr>
        <w:t xml:space="preserve"> </w:t>
      </w:r>
      <w:r>
        <w:rPr>
          <w:rFonts w:eastAsiaTheme="minorEastAsia"/>
          <w:iCs/>
        </w:rPr>
        <w:t>estimated for each</w:t>
      </w:r>
      <w:r w:rsidRPr="00933D9E">
        <w:rPr>
          <w:rFonts w:eastAsiaTheme="minorEastAsia"/>
          <w:iCs/>
        </w:rPr>
        <w:t xml:space="preserve"> </w:t>
      </w:r>
      <w:r w:rsidRPr="00933D9E">
        <w:t>discriminatory experience</w:t>
      </w:r>
      <w:r>
        <w:t xml:space="preserve"> </w:t>
      </w:r>
      <m:oMath>
        <m:r>
          <w:rPr>
            <w:rFonts w:ascii="Cambria Math" w:hAnsi="Cambria Math"/>
          </w:rPr>
          <m:t>j</m:t>
        </m:r>
      </m:oMath>
      <w:r w:rsidRPr="00933D9E">
        <w:rPr>
          <w:rFonts w:eastAsiaTheme="minorEastAsia"/>
          <w:iCs/>
        </w:rPr>
        <w:t xml:space="preserve">. </w:t>
      </w:r>
      <w:r w:rsidRPr="00933D9E">
        <w:t xml:space="preserve">The term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  <w:iCs/>
              </w:rPr>
            </m:ctrlPr>
          </m:naryPr>
          <m:sub>
            <m:r>
              <w:rPr>
                <w:rFonts w:ascii="Cambria Math" w:hAnsi="Cambria Math"/>
              </w:rPr>
              <m:t>e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γ</m:t>
                </m:r>
              </m:e>
              <m:sub>
                <m:r>
                  <w:rPr>
                    <w:rFonts w:ascii="Cambria Math" w:hAnsi="Cambria Math"/>
                  </w:rPr>
                  <m:t>je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ije</m:t>
                </m:r>
              </m:sub>
            </m:sSub>
          </m:e>
        </m:nary>
      </m:oMath>
      <w:r w:rsidRPr="00933D9E">
        <w:rPr>
          <w:rFonts w:eastAsiaTheme="minorEastAsia"/>
          <w:iCs/>
        </w:rPr>
        <w:t xml:space="preserve"> is a vector where education </w:t>
      </w:r>
      <m:oMath>
        <m:r>
          <w:rPr>
            <w:rFonts w:ascii="Cambria Math" w:hAnsi="Cambria Math"/>
          </w:rPr>
          <m:t>E</m:t>
        </m:r>
      </m:oMath>
      <w:r w:rsidRPr="00933D9E">
        <w:rPr>
          <w:rFonts w:eastAsiaTheme="minorEastAsia"/>
          <w:iCs/>
        </w:rPr>
        <w:t xml:space="preserve"> of </w:t>
      </w:r>
      <w:r w:rsidRPr="00933D9E">
        <w:t xml:space="preserve">individual </w:t>
      </w:r>
      <m:oMath>
        <m:r>
          <w:rPr>
            <w:rFonts w:ascii="Cambria Math" w:hAnsi="Cambria Math"/>
          </w:rPr>
          <m:t>i</m:t>
        </m:r>
      </m:oMath>
      <w:r w:rsidRPr="00933D9E">
        <w:rPr>
          <w:rFonts w:eastAsiaTheme="minorEastAsia"/>
          <w:iCs/>
        </w:rPr>
        <w:t xml:space="preserve"> varies across educational category dummies </w:t>
      </w:r>
      <m:oMath>
        <m:r>
          <w:rPr>
            <w:rFonts w:ascii="Cambria Math" w:hAnsi="Cambria Math"/>
          </w:rPr>
          <m:t>e</m:t>
        </m:r>
      </m:oMath>
      <w:r w:rsidRPr="00933D9E">
        <w:rPr>
          <w:rFonts w:eastAsiaTheme="minorEastAsia"/>
          <w:iCs/>
        </w:rPr>
        <w:t xml:space="preserve">, each category with an assigned coefficient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je</m:t>
            </m:r>
          </m:sub>
        </m:sSub>
      </m:oMath>
      <w:r w:rsidRPr="00933D9E">
        <w:rPr>
          <w:rFonts w:eastAsiaTheme="minorEastAsia"/>
          <w:iCs/>
        </w:rPr>
        <w:t xml:space="preserve"> </w:t>
      </w:r>
      <w:r w:rsidRPr="00933D9E">
        <w:t xml:space="preserve">for each type of discriminatory experience </w:t>
      </w:r>
      <m:oMath>
        <m:r>
          <w:rPr>
            <w:rFonts w:ascii="Cambria Math" w:hAnsi="Cambria Math"/>
          </w:rPr>
          <m:t>j</m:t>
        </m:r>
      </m:oMath>
      <w:r w:rsidRPr="00933D9E">
        <w:rPr>
          <w:rFonts w:eastAsiaTheme="minorEastAsia"/>
          <w:iCs/>
        </w:rPr>
        <w:t xml:space="preserve">. This same notation applies to the expression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  <w:iCs/>
              </w:rPr>
            </m:ctrlPr>
          </m:naryPr>
          <m:sub>
            <m:r>
              <w:rPr>
                <w:rFonts w:ascii="Cambria Math" w:hAnsi="Cambria Math"/>
              </w:rPr>
              <m:t>t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jt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it</m:t>
                </m:r>
              </m:sub>
            </m:sSub>
          </m:e>
        </m:nary>
      </m:oMath>
      <w:r w:rsidRPr="00933D9E">
        <w:rPr>
          <w:rFonts w:eastAsiaTheme="minorEastAsia"/>
          <w:iCs/>
        </w:rPr>
        <w:t xml:space="preserve">, where income </w:t>
      </w:r>
      <m:oMath>
        <m:r>
          <w:rPr>
            <w:rFonts w:ascii="Cambria Math" w:hAnsi="Cambria Math"/>
          </w:rPr>
          <m:t>I</m:t>
        </m:r>
      </m:oMath>
      <w:r w:rsidRPr="00933D9E">
        <w:rPr>
          <w:rFonts w:eastAsiaTheme="minorEastAsia"/>
          <w:iCs/>
        </w:rPr>
        <w:t xml:space="preserve"> of individual </w:t>
      </w:r>
      <m:oMath>
        <m:r>
          <w:rPr>
            <w:rFonts w:ascii="Cambria Math" w:hAnsi="Cambria Math"/>
          </w:rPr>
          <m:t>i</m:t>
        </m:r>
      </m:oMath>
      <w:r w:rsidRPr="00933D9E">
        <w:rPr>
          <w:rFonts w:eastAsiaTheme="minorEastAsia"/>
          <w:iCs/>
        </w:rPr>
        <w:t xml:space="preserve"> takes on tertile </w:t>
      </w:r>
      <m:oMath>
        <m:r>
          <w:rPr>
            <w:rFonts w:ascii="Cambria Math" w:hAnsi="Cambria Math"/>
          </w:rPr>
          <m:t>t</m:t>
        </m:r>
      </m:oMath>
      <w:r w:rsidRPr="00933D9E">
        <w:rPr>
          <w:rFonts w:eastAsiaTheme="minorEastAsia"/>
          <w:iCs/>
        </w:rPr>
        <w:t xml:space="preserve"> dummies and for which a coefficient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t</m:t>
            </m:r>
          </m:sub>
        </m:sSub>
      </m:oMath>
      <w:r w:rsidRPr="00933D9E">
        <w:rPr>
          <w:rFonts w:eastAsiaTheme="minorEastAsia"/>
          <w:iCs/>
        </w:rPr>
        <w:t xml:space="preserve"> is </w:t>
      </w:r>
      <w:r>
        <w:rPr>
          <w:rFonts w:eastAsiaTheme="minorEastAsia"/>
          <w:iCs/>
        </w:rPr>
        <w:t>estimat</w:t>
      </w:r>
      <w:r w:rsidRPr="00933D9E">
        <w:rPr>
          <w:rFonts w:eastAsiaTheme="minorEastAsia"/>
          <w:iCs/>
        </w:rPr>
        <w:t xml:space="preserve">ed to each type of </w:t>
      </w:r>
      <w:r w:rsidRPr="00933D9E">
        <w:t xml:space="preserve">discriminatory experience </w:t>
      </w:r>
      <m:oMath>
        <m:r>
          <w:rPr>
            <w:rFonts w:ascii="Cambria Math" w:hAnsi="Cambria Math"/>
          </w:rPr>
          <m:t>j</m:t>
        </m:r>
      </m:oMath>
      <w:r w:rsidRPr="00933D9E">
        <w:rPr>
          <w:rFonts w:eastAsiaTheme="minorEastAsia"/>
          <w:iCs/>
        </w:rPr>
        <w:t>.</w:t>
      </w:r>
      <w:r w:rsidRPr="00933D9E">
        <w:t xml:space="preserve"> </w:t>
      </w:r>
      <w:r w:rsidRPr="00933D9E">
        <w:rPr>
          <w:rFonts w:eastAsiaTheme="minorEastAsia"/>
          <w:iCs/>
        </w:rPr>
        <w:t xml:space="preserve">The terms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  <w:iCs/>
              </w:rPr>
            </m:ctrlPr>
          </m:naryPr>
          <m:sub>
            <m:r>
              <w:rPr>
                <w:rFonts w:ascii="Cambria Math" w:hAnsi="Cambria Math"/>
              </w:rPr>
              <m:t>e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ϑ</m:t>
                </m:r>
              </m:e>
              <m:sub>
                <m:r>
                  <w:rPr>
                    <w:rFonts w:ascii="Cambria Math" w:hAnsi="Cambria Math"/>
                  </w:rPr>
                  <m:t>je</m:t>
                </m:r>
              </m:sub>
            </m:sSub>
          </m:e>
        </m:nary>
        <m:d>
          <m:dPr>
            <m:ctrlPr>
              <w:rPr>
                <w:rFonts w:ascii="Cambria Math" w:hAnsi="Cambria Math"/>
                <w:i/>
                <w:iCs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*</m:t>
            </m:r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ie</m:t>
                </m:r>
              </m:sub>
            </m:sSub>
          </m:e>
        </m:d>
      </m:oMath>
      <w:r w:rsidRPr="00933D9E">
        <w:rPr>
          <w:rFonts w:eastAsiaTheme="minorEastAsia"/>
          <w:iCs/>
        </w:rPr>
        <w:t xml:space="preserve"> and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  <w:iCs/>
              </w:rPr>
            </m:ctrlPr>
          </m:naryPr>
          <m:sub>
            <m:r>
              <w:rPr>
                <w:rFonts w:ascii="Cambria Math" w:hAnsi="Cambria Math"/>
              </w:rPr>
              <m:t>t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w:rPr>
                    <w:rFonts w:ascii="Cambria Math" w:hAnsi="Cambria Math"/>
                  </w:rPr>
                  <m:t>jt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iCs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*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t</m:t>
                    </m:r>
                  </m:sub>
                </m:sSub>
              </m:e>
            </m:d>
          </m:e>
        </m:nary>
      </m:oMath>
      <w:r w:rsidRPr="00933D9E">
        <w:rPr>
          <w:rFonts w:eastAsiaTheme="minorEastAsia"/>
          <w:iCs/>
        </w:rPr>
        <w:t xml:space="preserve"> represent the interactions between race and each education categories and income tertile</w:t>
      </w:r>
      <w:r>
        <w:rPr>
          <w:rFonts w:eastAsiaTheme="minorEastAsia"/>
          <w:iCs/>
        </w:rPr>
        <w:t>s with</w:t>
      </w:r>
      <w:r w:rsidRPr="00933D9E">
        <w:rPr>
          <w:rFonts w:eastAsiaTheme="minorEastAsia"/>
          <w:iCs/>
        </w:rPr>
        <w:t xml:space="preserve"> their respective coefficients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ϑ</m:t>
            </m:r>
          </m:e>
          <m:sub>
            <m:r>
              <w:rPr>
                <w:rFonts w:ascii="Cambria Math" w:hAnsi="Cambria Math"/>
              </w:rPr>
              <m:t>je</m:t>
            </m:r>
          </m:sub>
        </m:sSub>
      </m:oMath>
      <w:r w:rsidRPr="00933D9E">
        <w:rPr>
          <w:rFonts w:eastAsiaTheme="minorEastAsia"/>
          <w:iCs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jt</m:t>
            </m:r>
          </m:sub>
        </m:sSub>
      </m:oMath>
      <w:r w:rsidRPr="00933D9E">
        <w:rPr>
          <w:rFonts w:eastAsiaTheme="minorEastAsia"/>
          <w:iCs/>
        </w:rPr>
        <w:t xml:space="preserve"> for each type of </w:t>
      </w:r>
      <w:r w:rsidRPr="00933D9E">
        <w:t xml:space="preserve">discriminatory experience </w:t>
      </w:r>
      <m:oMath>
        <m:r>
          <w:rPr>
            <w:rFonts w:ascii="Cambria Math" w:hAnsi="Cambria Math"/>
          </w:rPr>
          <m:t>j</m:t>
        </m:r>
      </m:oMath>
      <w:r w:rsidRPr="00933D9E">
        <w:rPr>
          <w:rFonts w:eastAsiaTheme="minorEastAsia"/>
          <w:iCs/>
        </w:rPr>
        <w:t xml:space="preserve">. The </w:t>
      </w:r>
      <w:r>
        <w:rPr>
          <w:rFonts w:eastAsiaTheme="minorEastAsia"/>
          <w:iCs/>
        </w:rPr>
        <w:t xml:space="preserve">GSEM </w:t>
      </w:r>
      <w:r w:rsidRPr="00933D9E">
        <w:rPr>
          <w:rFonts w:eastAsiaTheme="minorEastAsia"/>
          <w:iCs/>
        </w:rPr>
        <w:t xml:space="preserve">model also </w:t>
      </w:r>
      <w:r w:rsidRPr="00933D9E">
        <w:t xml:space="preserve">includes a set of </w:t>
      </w:r>
      <m:oMath>
        <m:r>
          <w:rPr>
            <w:rFonts w:ascii="Cambria Math" w:hAnsi="Cambria Math"/>
          </w:rPr>
          <m:t>k </m:t>
        </m:r>
      </m:oMath>
      <w:r w:rsidRPr="00933D9E">
        <w:t xml:space="preserve">covariates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k</m:t>
            </m:r>
          </m:sub>
        </m:sSub>
      </m:oMath>
      <w:r w:rsidRPr="00933D9E">
        <w:t xml:space="preserve"> (the same used in the propensity scores estimation) with their respective set of </w:t>
      </w:r>
      <m:oMath>
        <m:r>
          <w:rPr>
            <w:rFonts w:ascii="Cambria Math" w:hAnsi="Cambria Math"/>
          </w:rPr>
          <m:t>k </m:t>
        </m:r>
      </m:oMath>
      <w:r w:rsidRPr="00933D9E">
        <w:t xml:space="preserve">coefficients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jk</m:t>
            </m:r>
          </m:sub>
        </m:sSub>
      </m:oMath>
      <w:r w:rsidRPr="00933D9E">
        <w:t xml:space="preserve">, one for each covariate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k</m:t>
            </m:r>
          </m:sub>
        </m:sSub>
      </m:oMath>
      <w:r w:rsidRPr="00933D9E">
        <w:t xml:space="preserve"> and for each type of discriminatory experience </w:t>
      </w:r>
      <m:oMath>
        <m:r>
          <w:rPr>
            <w:rFonts w:ascii="Cambria Math" w:hAnsi="Cambria Math"/>
          </w:rPr>
          <m:t>j</m:t>
        </m:r>
      </m:oMath>
      <w:r w:rsidRPr="00933D9E">
        <w:t xml:space="preserve">. The error terms are for each individual </w:t>
      </w:r>
      <m:oMath>
        <m:r>
          <w:rPr>
            <w:rFonts w:ascii="Cambria Math" w:hAnsi="Cambria Math"/>
          </w:rPr>
          <m:t>i</m:t>
        </m:r>
      </m:oMath>
      <w:r w:rsidRPr="00933D9E">
        <w:t xml:space="preserve"> for each of the types of discriminatory experience equations </w:t>
      </w:r>
      <m:oMath>
        <m:r>
          <w:rPr>
            <w:rFonts w:ascii="Cambria Math" w:hAnsi="Cambria Math"/>
          </w:rPr>
          <m:t>j</m:t>
        </m:r>
      </m:oMath>
      <w:r w:rsidRPr="00933D9E">
        <w:rPr>
          <w:rFonts w:eastAsiaTheme="minorEastAsia"/>
          <w:iCs/>
        </w:rPr>
        <w:t xml:space="preserve">, and they are allowed to correlate across equations. All parameters </w:t>
      </w:r>
      <w:r>
        <w:rPr>
          <w:rFonts w:eastAsiaTheme="minorEastAsia"/>
          <w:iCs/>
        </w:rPr>
        <w:t>a</w:t>
      </w:r>
      <w:r w:rsidRPr="00933D9E">
        <w:rPr>
          <w:rFonts w:eastAsiaTheme="minorEastAsia"/>
          <w:iCs/>
        </w:rPr>
        <w:t>re estimated simultaneously</w:t>
      </w:r>
      <w:r>
        <w:rPr>
          <w:rFonts w:eastAsiaTheme="minorEastAsia"/>
          <w:iCs/>
        </w:rPr>
        <w:t xml:space="preserve"> using maximum likelihood estimation</w:t>
      </w:r>
      <w:r w:rsidRPr="00933D9E">
        <w:rPr>
          <w:rFonts w:eastAsiaTheme="minorEastAsia"/>
          <w:iCs/>
        </w:rPr>
        <w:t>.</w:t>
      </w:r>
    </w:p>
    <w:p w14:paraId="7135C096" w14:textId="77777777" w:rsidR="002B5AF3" w:rsidRPr="00933D9E" w:rsidRDefault="002B5AF3" w:rsidP="002B5AF3">
      <w:pPr>
        <w:spacing w:line="480" w:lineRule="auto"/>
        <w:ind w:firstLine="720"/>
      </w:pPr>
      <w:r w:rsidRPr="00933D9E">
        <w:lastRenderedPageBreak/>
        <w:t>In addition to estimate the associations between race, education, income, and their respective race-interactions with each of the perceived life</w:t>
      </w:r>
      <w:r>
        <w:t>time</w:t>
      </w:r>
      <w:r w:rsidRPr="00933D9E">
        <w:t xml:space="preserve"> discriminatory experiences, we also tested the hypothesis that these associations hold using an overall index of life</w:t>
      </w:r>
      <w:r>
        <w:t>time</w:t>
      </w:r>
      <w:r w:rsidRPr="00933D9E">
        <w:t xml:space="preserve"> discrimination. To test this hypothesis, we used a weighted Generalized Linear Model (GLM) with a log link. The econometric specification of this model is of the following form:</w:t>
      </w:r>
    </w:p>
    <w:p w14:paraId="362A2C3C" w14:textId="77777777" w:rsidR="002B5AF3" w:rsidRPr="00727B36" w:rsidRDefault="002B5AF3" w:rsidP="002B5AF3">
      <w:pPr>
        <w:spacing w:line="480" w:lineRule="auto"/>
        <w:rPr>
          <w:sz w:val="22"/>
          <w:szCs w:val="22"/>
        </w:rPr>
      </w:pPr>
      <m:oMathPara>
        <m:oMath>
          <m:r>
            <w:rPr>
              <w:rFonts w:ascii="Cambria Math" w:hAnsi="Cambria Math"/>
              <w:sz w:val="22"/>
              <w:szCs w:val="22"/>
            </w:rPr>
            <m:t>log</m:t>
          </m:r>
          <m:d>
            <m:dPr>
              <m:begChr m:val="{"/>
              <m:endChr m:val="}"/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d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E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i</m:t>
                      </m:r>
                    </m:sub>
                  </m:sSub>
                </m:e>
              </m:d>
            </m:e>
          </m:d>
          <m:r>
            <w:rPr>
              <w:rFonts w:ascii="Cambria Math" w:eastAsiaTheme="minorEastAsia" w:hAnsi="Cambria Math"/>
              <w:sz w:val="22"/>
              <w:szCs w:val="22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β</m:t>
              </m:r>
            </m:e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0</m:t>
              </m:r>
            </m:sub>
          </m:sSub>
          <m:r>
            <w:rPr>
              <w:rFonts w:ascii="Cambria Math" w:eastAsiaTheme="minorEastAsia" w:hAnsi="Cambria Math"/>
              <w:sz w:val="22"/>
              <w:szCs w:val="22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β</m:t>
              </m:r>
            </m:e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1</m:t>
              </m:r>
            </m:sub>
          </m:sSub>
          <m:sSub>
            <m:sSubPr>
              <m:ctrlPr>
                <w:rPr>
                  <w:rFonts w:ascii="Cambria Math" w:eastAsiaTheme="minorEastAsia" w:hAnsi="Cambria Math"/>
                  <w:i/>
                  <w:sz w:val="22"/>
                  <w:szCs w:val="22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2"/>
                  <w:szCs w:val="22"/>
                </w:rPr>
                <m:t>R</m:t>
              </m:r>
            </m:e>
            <m:sub>
              <m:r>
                <w:rPr>
                  <w:rFonts w:ascii="Cambria Math" w:eastAsiaTheme="minorEastAsia" w:hAnsi="Cambria Math"/>
                  <w:sz w:val="22"/>
                  <w:szCs w:val="22"/>
                </w:rPr>
                <m:t>i</m:t>
              </m:r>
            </m:sub>
          </m:sSub>
          <m:r>
            <w:rPr>
              <w:rFonts w:ascii="Cambria Math" w:eastAsiaTheme="minorEastAsia" w:hAnsi="Cambria Math"/>
              <w:sz w:val="22"/>
              <w:szCs w:val="22"/>
            </w:rPr>
            <m:t>+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naryPr>
            <m:sub>
              <m:r>
                <w:rPr>
                  <w:rFonts w:ascii="Cambria Math" w:hAnsi="Cambria Math"/>
                  <w:sz w:val="22"/>
                  <w:szCs w:val="22"/>
                </w:rPr>
                <m:t>e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φ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e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ie</m:t>
                  </m:r>
                </m:sub>
              </m:sSub>
            </m:e>
          </m:nary>
          <m:r>
            <w:rPr>
              <w:rFonts w:ascii="Cambria Math" w:hAnsi="Cambria Math"/>
              <w:sz w:val="22"/>
              <w:szCs w:val="22"/>
            </w:rPr>
            <m:t>+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naryPr>
            <m:sub>
              <m:r>
                <w:rPr>
                  <w:rFonts w:ascii="Cambria Math" w:hAnsi="Cambria Math"/>
                  <w:sz w:val="22"/>
                  <w:szCs w:val="22"/>
                </w:rPr>
                <m:t>t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ω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t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it</m:t>
                  </m:r>
                </m:sub>
              </m:sSub>
            </m:e>
          </m:nary>
          <m:r>
            <w:rPr>
              <w:rFonts w:ascii="Cambria Math" w:hAnsi="Cambria Math"/>
              <w:sz w:val="22"/>
              <w:szCs w:val="22"/>
            </w:rPr>
            <m:t>+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naryPr>
            <m:sub>
              <m:r>
                <w:rPr>
                  <w:rFonts w:ascii="Cambria Math" w:hAnsi="Cambria Math"/>
                  <w:sz w:val="22"/>
                  <w:szCs w:val="22"/>
                </w:rPr>
                <m:t>e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e</m:t>
                  </m:r>
                </m:sub>
              </m:sSub>
            </m:e>
          </m:nary>
          <m:d>
            <m:dPr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 w:val="22"/>
                  <w:szCs w:val="22"/>
                </w:rPr>
                <m:t>*</m:t>
              </m:r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ie</m:t>
                  </m:r>
                </m:sub>
              </m:sSub>
            </m:e>
          </m:d>
          <m:r>
            <w:rPr>
              <w:rFonts w:ascii="Cambria Math" w:hAnsi="Cambria Math"/>
              <w:sz w:val="22"/>
              <w:szCs w:val="22"/>
            </w:rPr>
            <m:t>+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naryPr>
            <m:sub>
              <m:r>
                <w:rPr>
                  <w:rFonts w:ascii="Cambria Math" w:hAnsi="Cambria Math"/>
                  <w:sz w:val="22"/>
                  <w:szCs w:val="22"/>
                </w:rPr>
                <m:t>t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jt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2"/>
                          <w:szCs w:val="22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/>
                          <w:sz w:val="22"/>
                          <w:szCs w:val="22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  <w:sz w:val="22"/>
                      <w:szCs w:val="22"/>
                    </w:rPr>
                    <m:t>*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2"/>
                          <w:szCs w:val="22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  <w:sz w:val="22"/>
                          <w:szCs w:val="22"/>
                        </w:rPr>
                        <m:t>it</m:t>
                      </m:r>
                    </m:sub>
                  </m:sSub>
                </m:e>
              </m:d>
            </m:e>
          </m:nary>
          <m:r>
            <w:rPr>
              <w:rFonts w:ascii="Cambria Math" w:hAnsi="Cambria Math"/>
              <w:sz w:val="22"/>
              <w:szCs w:val="22"/>
            </w:rPr>
            <m:t>+</m:t>
          </m:r>
          <m:nary>
            <m:naryPr>
              <m:chr m:val="∑"/>
              <m:ctrlPr>
                <w:rPr>
                  <w:rFonts w:ascii="Cambria Math" w:hAnsi="Cambria Math"/>
                  <w:i/>
                  <w:iCs/>
                  <w:sz w:val="22"/>
                  <w:szCs w:val="22"/>
                </w:rPr>
              </m:ctrlPr>
            </m:naryPr>
            <m:sub>
              <m:r>
                <w:rPr>
                  <w:rFonts w:ascii="Cambria Math" w:hAnsi="Cambria Math"/>
                  <w:sz w:val="22"/>
                  <w:szCs w:val="22"/>
                </w:rPr>
                <m:t>k=1</m:t>
              </m:r>
            </m:sub>
            <m:sup>
              <m:r>
                <w:rPr>
                  <w:rFonts w:ascii="Cambria Math" w:hAnsi="Cambria Math"/>
                  <w:sz w:val="22"/>
                  <w:szCs w:val="22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k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ik</m:t>
                  </m:r>
                </m:sub>
              </m:sSub>
              <m:r>
                <w:rPr>
                  <w:rFonts w:ascii="Cambria Math" w:hAnsi="Cambria Math"/>
                  <w:sz w:val="22"/>
                  <w:szCs w:val="22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2"/>
                    </w:rPr>
                    <m:t>ε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2"/>
                    </w:rPr>
                    <m:t>i</m:t>
                  </m:r>
                </m:sub>
              </m:sSub>
            </m:e>
          </m:nary>
          <m:r>
            <w:rPr>
              <w:rFonts w:ascii="Cambria Math" w:eastAsiaTheme="minorEastAsia" w:hAnsi="Cambria Math"/>
              <w:sz w:val="22"/>
              <w:szCs w:val="22"/>
            </w:rPr>
            <m:t>, y~F</m:t>
          </m:r>
        </m:oMath>
      </m:oMathPara>
    </w:p>
    <w:p w14:paraId="23398740" w14:textId="77777777" w:rsidR="00DD7FB6" w:rsidRDefault="002B5AF3" w:rsidP="002B5AF3">
      <w:pPr>
        <w:spacing w:line="480" w:lineRule="auto"/>
        <w:sectPr w:rsidR="00DD7FB6" w:rsidSect="0003636B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933D9E">
        <w:t xml:space="preserve">where </w:t>
      </w:r>
      <m:oMath>
        <m:r>
          <w:rPr>
            <w:rFonts w:ascii="Cambria Math" w:hAnsi="Cambria Math"/>
          </w:rPr>
          <m:t>log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E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</m:e>
            </m:d>
          </m:e>
        </m:d>
      </m:oMath>
      <w:r w:rsidRPr="00933D9E">
        <w:t xml:space="preserve"> denotes the log link for our overall life</w:t>
      </w:r>
      <w:r>
        <w:t>time</w:t>
      </w:r>
      <w:r w:rsidRPr="00933D9E">
        <w:t xml:space="preserve"> discrimination index. A</w:t>
      </w:r>
      <w:r>
        <w:t>ll</w:t>
      </w:r>
      <w:r w:rsidRPr="00933D9E">
        <w:t xml:space="preserve"> variables in the right side of the equation are the same variables implemented in the </w:t>
      </w:r>
      <w:r>
        <w:t>GSEM</w:t>
      </w:r>
      <w:r w:rsidRPr="00933D9E">
        <w:t xml:space="preserve"> model. The notation </w:t>
      </w:r>
      <m:oMath>
        <m:r>
          <w:rPr>
            <w:rFonts w:ascii="Cambria Math" w:eastAsiaTheme="minorEastAsia" w:hAnsi="Cambria Math"/>
          </w:rPr>
          <m:t>y~F</m:t>
        </m:r>
      </m:oMath>
      <w:r w:rsidRPr="00933D9E">
        <w:t xml:space="preserve"> demotes the distributional family of our discrimination index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y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Pr="00933D9E">
        <w:t xml:space="preserve"> (in our case, Gamma, which was determined using a Park test</w:t>
      </w:r>
      <w:r>
        <w:t xml:space="preserve"> </w:t>
      </w:r>
      <w:r w:rsidRPr="00933D9E">
        <w:rPr>
          <w:vertAlign w:val="superscript"/>
        </w:rPr>
        <w:fldChar w:fldCharType="begin"/>
      </w:r>
      <w:r w:rsidRPr="00933D9E">
        <w:rPr>
          <w:vertAlign w:val="superscript"/>
        </w:rPr>
        <w:instrText xml:space="preserve"> ADDIN EN.CITE &lt;EndNote&gt;&lt;Cite&gt;&lt;Author&gt;Park&lt;/Author&gt;&lt;Year&gt;1966&lt;/Year&gt;&lt;RecNum&gt;51&lt;/RecNum&gt;&lt;DisplayText&gt;[49]&lt;/DisplayText&gt;&lt;record&gt;&lt;rec-number&gt;51&lt;/rec-number&gt;&lt;foreign-keys&gt;&lt;key app="EN" db-id="9ap2f9swa0pstaesawypwftrtxzpx0wp9pss" timestamp="1586571033"&gt;51&lt;/key&gt;&lt;/foreign-keys&gt;&lt;ref-type name="Journal Article"&gt;17&lt;/ref-type&gt;&lt;contributors&gt;&lt;authors&gt;&lt;author&gt;Park, Rolla E&lt;/author&gt;&lt;/authors&gt;&lt;/contributors&gt;&lt;titles&gt;&lt;title&gt;Estimation with heteroscedastic error terms&lt;/title&gt;&lt;secondary-title&gt;Econometrica (pre-1986)&lt;/secondary-title&gt;&lt;/titles&gt;&lt;periodical&gt;&lt;full-title&gt;Econometrica (pre-1986)&lt;/full-title&gt;&lt;/periodical&gt;&lt;pages&gt;888&lt;/pages&gt;&lt;volume&gt;34&lt;/volume&gt;&lt;number&gt;4&lt;/number&gt;&lt;dates&gt;&lt;year&gt;1966&lt;/year&gt;&lt;/dates&gt;&lt;isbn&gt;0012-9682&lt;/isbn&gt;&lt;urls&gt;&lt;/urls&gt;&lt;/record&gt;&lt;/Cite&gt;&lt;/EndNote&gt;</w:instrText>
      </w:r>
      <w:r w:rsidRPr="00933D9E">
        <w:rPr>
          <w:vertAlign w:val="superscript"/>
        </w:rPr>
        <w:fldChar w:fldCharType="separate"/>
      </w:r>
      <w:r w:rsidRPr="00933D9E">
        <w:rPr>
          <w:noProof/>
          <w:vertAlign w:val="superscript"/>
        </w:rPr>
        <w:t>[49]</w:t>
      </w:r>
      <w:r w:rsidRPr="00933D9E">
        <w:rPr>
          <w:vertAlign w:val="superscript"/>
        </w:rPr>
        <w:fldChar w:fldCharType="end"/>
      </w:r>
      <w:r w:rsidRPr="00933D9E">
        <w:t xml:space="preserve">). All </w:t>
      </w:r>
      <w:r>
        <w:t>parameters</w:t>
      </w:r>
      <w:r w:rsidRPr="00933D9E">
        <w:t xml:space="preserve"> were estimated using </w:t>
      </w:r>
      <w:r>
        <w:t xml:space="preserve">Ordinary Least Squares and the standard errors using </w:t>
      </w:r>
      <w:r w:rsidRPr="00933D9E">
        <w:t>robust estimation.</w:t>
      </w:r>
    </w:p>
    <w:p w14:paraId="3D021A35" w14:textId="109E7B86" w:rsidR="002B5AF3" w:rsidRPr="00137CB1" w:rsidRDefault="002B5AF3" w:rsidP="00030BCB">
      <w:pPr>
        <w:pStyle w:val="ListParagraph"/>
        <w:numPr>
          <w:ilvl w:val="0"/>
          <w:numId w:val="2"/>
        </w:numPr>
        <w:jc w:val="center"/>
        <w:rPr>
          <w:b/>
          <w:bCs/>
        </w:rPr>
      </w:pPr>
      <w:r w:rsidRPr="00933D9E">
        <w:rPr>
          <w:b/>
          <w:bCs/>
          <w:color w:val="000000"/>
        </w:rPr>
        <w:lastRenderedPageBreak/>
        <w:t>Additional tables</w:t>
      </w:r>
    </w:p>
    <w:p w14:paraId="2AF58073" w14:textId="34713E4E" w:rsidR="00137CB1" w:rsidRDefault="00137CB1" w:rsidP="00137CB1">
      <w:pPr>
        <w:jc w:val="center"/>
        <w:rPr>
          <w:b/>
          <w:bCs/>
        </w:rPr>
      </w:pPr>
    </w:p>
    <w:p w14:paraId="7C8FB742" w14:textId="65BE7370" w:rsidR="00137CB1" w:rsidRDefault="00137CB1" w:rsidP="00030BCB">
      <w:pPr>
        <w:pStyle w:val="ListParagraph"/>
        <w:numPr>
          <w:ilvl w:val="0"/>
          <w:numId w:val="3"/>
        </w:numPr>
        <w:rPr>
          <w:b/>
          <w:bCs/>
        </w:rPr>
      </w:pPr>
      <w:r w:rsidRPr="00137CB1">
        <w:rPr>
          <w:b/>
          <w:bCs/>
        </w:rPr>
        <w:t xml:space="preserve">Correlation matrices </w:t>
      </w:r>
      <w:r w:rsidRPr="00137CB1">
        <w:rPr>
          <w:b/>
          <w:bCs/>
        </w:rPr>
        <w:t>for MIDUS 1 and MIDUS Refresher</w:t>
      </w:r>
    </w:p>
    <w:p w14:paraId="04C950CB" w14:textId="77777777" w:rsidR="00A6666D" w:rsidRPr="00596E07" w:rsidRDefault="00A6666D" w:rsidP="00596E07">
      <w:pPr>
        <w:rPr>
          <w:b/>
          <w:bCs/>
          <w:sz w:val="20"/>
          <w:szCs w:val="20"/>
        </w:rPr>
      </w:pPr>
    </w:p>
    <w:p w14:paraId="6CCE8D24" w14:textId="2C45965F" w:rsidR="001140E7" w:rsidRPr="001140E7" w:rsidRDefault="001140E7" w:rsidP="001140E7">
      <w:pPr>
        <w:pStyle w:val="Caption"/>
        <w:keepNext/>
        <w:rPr>
          <w:noProof/>
          <w:color w:val="auto"/>
        </w:rPr>
      </w:pPr>
      <w:r w:rsidRPr="001140E7">
        <w:rPr>
          <w:noProof/>
          <w:color w:val="auto"/>
        </w:rPr>
        <w:t xml:space="preserve">Table </w:t>
      </w:r>
      <w:r w:rsidRPr="001140E7">
        <w:rPr>
          <w:noProof/>
          <w:color w:val="auto"/>
        </w:rPr>
        <w:fldChar w:fldCharType="begin"/>
      </w:r>
      <w:r w:rsidRPr="001140E7">
        <w:rPr>
          <w:noProof/>
          <w:color w:val="auto"/>
        </w:rPr>
        <w:instrText xml:space="preserve"> SEQ Table \* ARABIC </w:instrText>
      </w:r>
      <w:r w:rsidRPr="001140E7">
        <w:rPr>
          <w:noProof/>
          <w:color w:val="auto"/>
        </w:rPr>
        <w:fldChar w:fldCharType="separate"/>
      </w:r>
      <w:r w:rsidR="008118ED">
        <w:rPr>
          <w:noProof/>
          <w:color w:val="auto"/>
        </w:rPr>
        <w:t>1</w:t>
      </w:r>
      <w:r w:rsidRPr="001140E7">
        <w:rPr>
          <w:noProof/>
          <w:color w:val="auto"/>
        </w:rPr>
        <w:fldChar w:fldCharType="end"/>
      </w:r>
      <w:r w:rsidRPr="001140E7">
        <w:rPr>
          <w:noProof/>
          <w:color w:val="auto"/>
        </w:rPr>
        <w:t xml:space="preserve">A. </w:t>
      </w:r>
      <w:r w:rsidRPr="001140E7">
        <w:rPr>
          <w:rFonts w:hint="eastAsia"/>
          <w:noProof/>
          <w:color w:val="auto"/>
        </w:rPr>
        <w:t>Correlation</w:t>
      </w:r>
      <w:r w:rsidRPr="001140E7">
        <w:rPr>
          <w:noProof/>
          <w:color w:val="auto"/>
        </w:rPr>
        <w:t xml:space="preserve"> m</w:t>
      </w:r>
      <w:r w:rsidRPr="001140E7">
        <w:rPr>
          <w:rFonts w:hint="eastAsia"/>
          <w:noProof/>
          <w:color w:val="auto"/>
        </w:rPr>
        <w:t>a</w:t>
      </w:r>
      <w:r w:rsidRPr="001140E7">
        <w:rPr>
          <w:noProof/>
          <w:color w:val="auto"/>
        </w:rPr>
        <w:t>tri</w:t>
      </w:r>
      <w:r w:rsidRPr="001140E7">
        <w:rPr>
          <w:rFonts w:hint="eastAsia"/>
          <w:noProof/>
          <w:color w:val="auto"/>
        </w:rPr>
        <w:t>x</w:t>
      </w:r>
      <w:r w:rsidRPr="001140E7">
        <w:rPr>
          <w:noProof/>
          <w:color w:val="auto"/>
        </w:rPr>
        <w:t xml:space="preserve"> (MIDUS 1)</w:t>
      </w:r>
    </w:p>
    <w:tbl>
      <w:tblPr>
        <w:tblW w:w="13002" w:type="dxa"/>
        <w:tblLayout w:type="fixed"/>
        <w:tblLook w:val="0000" w:firstRow="0" w:lastRow="0" w:firstColumn="0" w:lastColumn="0" w:noHBand="0" w:noVBand="0"/>
      </w:tblPr>
      <w:tblGrid>
        <w:gridCol w:w="2102"/>
        <w:gridCol w:w="778"/>
        <w:gridCol w:w="778"/>
        <w:gridCol w:w="778"/>
        <w:gridCol w:w="778"/>
        <w:gridCol w:w="778"/>
        <w:gridCol w:w="778"/>
        <w:gridCol w:w="778"/>
        <w:gridCol w:w="778"/>
        <w:gridCol w:w="778"/>
        <w:gridCol w:w="778"/>
        <w:gridCol w:w="778"/>
        <w:gridCol w:w="778"/>
        <w:gridCol w:w="778"/>
        <w:gridCol w:w="786"/>
      </w:tblGrid>
      <w:tr w:rsidR="00A6666D" w14:paraId="2C070DD1" w14:textId="77777777" w:rsidTr="001140E7">
        <w:trPr>
          <w:trHeight w:val="274"/>
        </w:trPr>
        <w:tc>
          <w:tcPr>
            <w:tcW w:w="2102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3A2D2BDA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Variables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71F82C30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)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58C434D5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2)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7A2BB1E8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3)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79550C03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4)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4EBABD4F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5)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6CFD6107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6)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4F8047DF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7)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07521972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8)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73A6DF50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9)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63D1E30A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0)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05FFF4E4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1)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476284C7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2)</w:t>
            </w:r>
          </w:p>
        </w:tc>
        <w:tc>
          <w:tcPr>
            <w:tcW w:w="778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298C97BE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3)</w:t>
            </w:r>
          </w:p>
        </w:tc>
        <w:tc>
          <w:tcPr>
            <w:tcW w:w="786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11A61883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4)</w:t>
            </w:r>
          </w:p>
        </w:tc>
      </w:tr>
      <w:tr w:rsidR="00A6666D" w14:paraId="322E4FEE" w14:textId="77777777" w:rsidTr="001140E7">
        <w:trPr>
          <w:trHeight w:val="274"/>
        </w:trPr>
        <w:tc>
          <w:tcPr>
            <w:tcW w:w="2102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25A9D58E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>Discrimination</w:t>
            </w:r>
          </w:p>
        </w:tc>
        <w:tc>
          <w:tcPr>
            <w:tcW w:w="77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7F727F20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6683E6F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6D403A6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540DE68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3452746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5A47A02D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08D8D09E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00C7F0F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117372E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150C76A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1A304BAF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49D4291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6B393580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86" w:type="dxa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0CC66571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43B53B26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nil"/>
              <w:right w:val="nil"/>
            </w:tcBorders>
          </w:tcPr>
          <w:p w14:paraId="35BD39EC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 xml:space="preserve">(1) High education 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763F21E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04C4B8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9F96F33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12BE17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B75D90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313442D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52B1E0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22BEEC6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A7401E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F7A3BA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F4E969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4F3BF1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5F619C9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2D4824B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4D512FE4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nil"/>
              <w:right w:val="nil"/>
            </w:tcBorders>
          </w:tcPr>
          <w:p w14:paraId="1AAB0343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 xml:space="preserve">(2) Denied </w:t>
            </w:r>
            <w:r w:rsidRPr="006E369F">
              <w:rPr>
                <w:rFonts w:ascii="Garamond" w:hAnsi="Garamond" w:hint="eastAsia"/>
                <w:sz w:val="20"/>
                <w:szCs w:val="20"/>
              </w:rPr>
              <w:t>j</w:t>
            </w:r>
            <w:r w:rsidRPr="006E369F">
              <w:rPr>
                <w:rFonts w:ascii="Garamond" w:hAnsi="Garamond"/>
                <w:sz w:val="20"/>
                <w:szCs w:val="20"/>
              </w:rPr>
              <w:t xml:space="preserve">ob 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DA8EEBE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78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4DBBAD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C9C102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A2411D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4CD39FF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036E41F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4DA5619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725D8F3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20089E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9B7B33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76343B0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6287068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86D2BD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3F37735B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654AF0D6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nil"/>
              <w:right w:val="nil"/>
            </w:tcBorders>
          </w:tcPr>
          <w:p w14:paraId="3EA722C2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 xml:space="preserve">(3) Promotion 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CED39A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312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3C998F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471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7FDA7F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920F0EB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FC7207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5355ECE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B82DC21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643A8E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CB40B6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2271616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0871A8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A120416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033A5AB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68677D9D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0228A7F6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nil"/>
              <w:right w:val="nil"/>
            </w:tcBorders>
          </w:tcPr>
          <w:p w14:paraId="070624CD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>(4) Buy a home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1BE84E6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08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4FD166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10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C51B67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193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5D140BB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7AD0F70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5361CC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7FB812D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6973E43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33C82E9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376CDB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FBE60E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598B86B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EE79851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25CB452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25991D16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nil"/>
              <w:right w:val="nil"/>
            </w:tcBorders>
          </w:tcPr>
          <w:p w14:paraId="6CC04415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>(5) By police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700D0EB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19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55B988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30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5F6F54B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25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E2D02F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48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FD73A2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EDE0EF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7F18AD9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868949B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F19B5D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86176B6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E13DEC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B56A779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663C0B9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7BE5451B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6FE0F327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nil"/>
              <w:right w:val="nil"/>
            </w:tcBorders>
          </w:tcPr>
          <w:p w14:paraId="7DFDADA1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 xml:space="preserve">(6) Denied loan 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7FAF520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14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19A7503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306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D87CA4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325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D671B78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88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795AE19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57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444D751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004F6E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98193ED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B14BCE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5A06AB3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62A1B03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85B0E9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84BA228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5898903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73ABD291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nil"/>
              <w:right w:val="nil"/>
            </w:tcBorders>
          </w:tcPr>
          <w:p w14:paraId="23DD1E53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>(7) Medical care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4E11311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192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9A566DD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32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968178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46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95AAD5F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18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6B9D280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03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1CD7328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43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1C7ACB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4397A29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C107200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DF2549F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4A543CF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327335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1E973F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241278A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665F7C08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nil"/>
              <w:right w:val="nil"/>
            </w:tcBorders>
          </w:tcPr>
          <w:p w14:paraId="21BA0973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>(8) Other service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909558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20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622B9DD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23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D41388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73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A21E2B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143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1035A40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173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8AA25F0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62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27E361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84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EEECCC6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A32CAD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99C0D71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2BC8D81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68D657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979F9F1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0776747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0BDA2EB1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nil"/>
              <w:right w:val="nil"/>
            </w:tcBorders>
          </w:tcPr>
          <w:p w14:paraId="78262794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AC94F73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7F9E431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8B3F78D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B2CCE91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0FD4B3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03A91AF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1F3BC39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E887B6B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4F3B83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4EF595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D4266E0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77148CF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003183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71C41EB0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118658FC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nil"/>
              <w:right w:val="nil"/>
            </w:tcBorders>
          </w:tcPr>
          <w:p w14:paraId="4C3DED61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9) Race (Black)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EC87B1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148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C277E9E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132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2315C13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151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AA6154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32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08C00FD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19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60ED7D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178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27ACBC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74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BE7D95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72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88904B0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B85D556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85638AF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EC94F8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BFD434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7E0B45E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510F3324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nil"/>
              <w:right w:val="nil"/>
            </w:tcBorders>
          </w:tcPr>
          <w:p w14:paraId="6A1084E6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0) Education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6C7651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78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A7DEEA8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56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C3991ED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61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7A00458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0D3763E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37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B6BECEF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66D607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D19C42B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72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087556E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53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2E50C1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80DB1DD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06D329F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83BAE3D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3498480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1368E486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nil"/>
              <w:right w:val="nil"/>
            </w:tcBorders>
          </w:tcPr>
          <w:p w14:paraId="4F29D1AE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 xml:space="preserve">(11) Income 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25DE5BE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7436238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F1BE10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B94857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BD1CBDF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A872471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D8DFBC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B003338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1B9BAD8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106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0D41BF99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285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2E5FFCDE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374918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A001A26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10F7F46E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348B21DD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nil"/>
              <w:right w:val="nil"/>
            </w:tcBorders>
          </w:tcPr>
          <w:p w14:paraId="3A13A3E0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2) Age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E828EE3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59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1B04B06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56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33ACD4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1E18A5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53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485D16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114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CBF1823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A0DC7B6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34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DB3788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72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923534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59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B3E467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114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F216F16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116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0AF799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6D813C1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5A7AD00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4D99C363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nil"/>
              <w:right w:val="nil"/>
            </w:tcBorders>
          </w:tcPr>
          <w:p w14:paraId="589EF127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3) Female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4964526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54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73E7B6C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1B5C6A7B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36DB75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31F697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122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471D9A13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1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5ACAC4F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3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C5B31A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136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18BF303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47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0F687CA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102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6CC43815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146*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3EA8667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2</w:t>
            </w:r>
          </w:p>
        </w:tc>
        <w:tc>
          <w:tcPr>
            <w:tcW w:w="778" w:type="dxa"/>
            <w:tcBorders>
              <w:top w:val="nil"/>
              <w:left w:val="nil"/>
              <w:bottom w:val="nil"/>
              <w:right w:val="nil"/>
            </w:tcBorders>
          </w:tcPr>
          <w:p w14:paraId="5D6F4E79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</w:tcPr>
          <w:p w14:paraId="12226C19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A6666D" w14:paraId="3D0A1972" w14:textId="77777777" w:rsidTr="001140E7">
        <w:trPr>
          <w:trHeight w:val="274"/>
        </w:trPr>
        <w:tc>
          <w:tcPr>
            <w:tcW w:w="210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E991AC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4) Body mass index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1862BC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3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4974C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74*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113B08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50*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1246E3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1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362B4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1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27E6F9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3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6D4D752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55*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5517D0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1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7F7B27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92*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2A452EC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110*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0DF3B6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39*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4B6DFF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0.098*</w:t>
            </w:r>
          </w:p>
        </w:tc>
        <w:tc>
          <w:tcPr>
            <w:tcW w:w="77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C7CA84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-0.074*</w:t>
            </w:r>
          </w:p>
        </w:tc>
        <w:tc>
          <w:tcPr>
            <w:tcW w:w="78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EB125F6" w14:textId="77777777" w:rsidR="00A6666D" w:rsidRPr="0081708C" w:rsidRDefault="00A6666D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81708C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</w:tr>
      <w:tr w:rsidR="00A6666D" w14:paraId="6ED8C306" w14:textId="77777777" w:rsidTr="007928EE">
        <w:trPr>
          <w:trHeight w:val="173"/>
        </w:trPr>
        <w:tc>
          <w:tcPr>
            <w:tcW w:w="13002" w:type="dxa"/>
            <w:gridSpan w:val="15"/>
            <w:tcBorders>
              <w:top w:val="single" w:sz="4" w:space="0" w:color="auto"/>
              <w:left w:val="nil"/>
              <w:right w:val="nil"/>
            </w:tcBorders>
          </w:tcPr>
          <w:p w14:paraId="477F0467" w14:textId="77777777" w:rsidR="00A6666D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i/>
                <w:iCs/>
                <w:sz w:val="20"/>
                <w:szCs w:val="20"/>
              </w:rPr>
              <w:t>*** p&lt;0.01, ** p&lt;0.05, * p&lt;0.1</w:t>
            </w:r>
          </w:p>
        </w:tc>
      </w:tr>
      <w:tr w:rsidR="00A6666D" w:rsidRPr="00806397" w14:paraId="0B26B95B" w14:textId="77777777" w:rsidTr="007928EE">
        <w:trPr>
          <w:trHeight w:val="1775"/>
        </w:trPr>
        <w:tc>
          <w:tcPr>
            <w:tcW w:w="13002" w:type="dxa"/>
            <w:gridSpan w:val="15"/>
            <w:tcBorders>
              <w:left w:val="nil"/>
            </w:tcBorders>
            <w:shd w:val="clear" w:color="auto" w:fill="auto"/>
          </w:tcPr>
          <w:p w14:paraId="0CBEB4B2" w14:textId="77777777" w:rsidR="00A6666D" w:rsidRPr="00C43273" w:rsidRDefault="00A6666D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i/>
                <w:iCs/>
                <w:sz w:val="20"/>
                <w:szCs w:val="20"/>
              </w:rPr>
            </w:pPr>
            <w:r>
              <w:rPr>
                <w:rFonts w:ascii="Garamond" w:hAnsi="Garamond"/>
                <w:i/>
                <w:iCs/>
                <w:sz w:val="20"/>
                <w:szCs w:val="20"/>
              </w:rPr>
              <w:t>Eight discrimination, education and income variables are categorized into three groups.</w:t>
            </w:r>
          </w:p>
        </w:tc>
      </w:tr>
    </w:tbl>
    <w:p w14:paraId="710F4B16" w14:textId="77777777" w:rsidR="00A6666D" w:rsidRPr="00A6666D" w:rsidRDefault="00A6666D" w:rsidP="00A6666D">
      <w:pPr>
        <w:rPr>
          <w:b/>
          <w:bCs/>
        </w:rPr>
      </w:pPr>
    </w:p>
    <w:p w14:paraId="48DBCD1D" w14:textId="77777777" w:rsidR="005D1CF3" w:rsidRDefault="005D1CF3">
      <w:pPr>
        <w:rPr>
          <w:b/>
          <w:bCs/>
        </w:rPr>
      </w:pPr>
      <w:r>
        <w:rPr>
          <w:b/>
          <w:bCs/>
        </w:rPr>
        <w:br w:type="page"/>
      </w:r>
    </w:p>
    <w:p w14:paraId="499E0EA1" w14:textId="33C9E397" w:rsidR="001140E7" w:rsidRDefault="001140E7" w:rsidP="001140E7">
      <w:pPr>
        <w:pStyle w:val="Caption"/>
        <w:keepNext/>
      </w:pPr>
      <w:r>
        <w:lastRenderedPageBreak/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8118ED">
        <w:rPr>
          <w:noProof/>
        </w:rPr>
        <w:t>2</w:t>
      </w:r>
      <w:r>
        <w:fldChar w:fldCharType="end"/>
      </w:r>
      <w:r>
        <w:t xml:space="preserve">A. </w:t>
      </w:r>
      <w:r w:rsidRPr="001140E7">
        <w:rPr>
          <w:rFonts w:hint="eastAsia"/>
        </w:rPr>
        <w:t>Correlation</w:t>
      </w:r>
      <w:r w:rsidRPr="001140E7">
        <w:t xml:space="preserve"> m</w:t>
      </w:r>
      <w:r w:rsidRPr="001140E7">
        <w:rPr>
          <w:rFonts w:hint="eastAsia"/>
        </w:rPr>
        <w:t>a</w:t>
      </w:r>
      <w:r w:rsidRPr="001140E7">
        <w:t>tri</w:t>
      </w:r>
      <w:r w:rsidRPr="001140E7">
        <w:rPr>
          <w:rFonts w:hint="eastAsia"/>
        </w:rPr>
        <w:t>x</w:t>
      </w:r>
      <w:r w:rsidRPr="001140E7">
        <w:t xml:space="preserve"> (MIDUS Refresher)</w:t>
      </w:r>
    </w:p>
    <w:tbl>
      <w:tblPr>
        <w:tblW w:w="12927" w:type="dxa"/>
        <w:tblLayout w:type="fixed"/>
        <w:tblLook w:val="0000" w:firstRow="0" w:lastRow="0" w:firstColumn="0" w:lastColumn="0" w:noHBand="0" w:noVBand="0"/>
      </w:tblPr>
      <w:tblGrid>
        <w:gridCol w:w="2091"/>
        <w:gridCol w:w="773"/>
        <w:gridCol w:w="773"/>
        <w:gridCol w:w="773"/>
        <w:gridCol w:w="773"/>
        <w:gridCol w:w="773"/>
        <w:gridCol w:w="773"/>
        <w:gridCol w:w="773"/>
        <w:gridCol w:w="773"/>
        <w:gridCol w:w="773"/>
        <w:gridCol w:w="773"/>
        <w:gridCol w:w="773"/>
        <w:gridCol w:w="773"/>
        <w:gridCol w:w="773"/>
        <w:gridCol w:w="773"/>
        <w:gridCol w:w="14"/>
      </w:tblGrid>
      <w:tr w:rsidR="00DD7FB6" w14:paraId="7B6A9357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60CE754B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Variables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6B76AD5D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)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42E5B0F0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2)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00C1AD40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3)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21201D5C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4)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6813133C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5)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3ED5CEB5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6)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2B67D91C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7)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4A00DB77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8)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1DF04B56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9)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2686D352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0)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1D65C9A8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1)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64F5F5D7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2)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4AE521B4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3)</w:t>
            </w:r>
          </w:p>
        </w:tc>
        <w:tc>
          <w:tcPr>
            <w:tcW w:w="773" w:type="dxa"/>
            <w:tcBorders>
              <w:top w:val="single" w:sz="4" w:space="0" w:color="auto"/>
              <w:left w:val="nil"/>
              <w:bottom w:val="single" w:sz="6" w:space="0" w:color="auto"/>
              <w:right w:val="nil"/>
            </w:tcBorders>
          </w:tcPr>
          <w:p w14:paraId="534AE61C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4)</w:t>
            </w:r>
          </w:p>
        </w:tc>
      </w:tr>
      <w:tr w:rsidR="00DD7FB6" w14:paraId="67C93BB3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42A36246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>Discrimination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0FDE00A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688937B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08ECA32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0EFCB63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A5A6C1A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9F22B29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A6EBEB3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596CE23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56F113E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0F57361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35833BF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9C5E241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785B678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FB61825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sz w:val="20"/>
                <w:szCs w:val="20"/>
              </w:rPr>
            </w:pPr>
          </w:p>
        </w:tc>
      </w:tr>
      <w:tr w:rsidR="00DD7FB6" w14:paraId="6A7D6E0C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2E043053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 xml:space="preserve">(1) High education 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1BEA203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95A405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662BE71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530CC6B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C1EF6C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AEDAB8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AD90F5C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42F2FA9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1444E52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47D773B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C53EB4D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A76ACC8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5CF5D42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F39765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DD7FB6" w14:paraId="5E0C68CB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68F3B406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 xml:space="preserve">(2) Denied </w:t>
            </w:r>
            <w:r w:rsidRPr="006E369F">
              <w:rPr>
                <w:rFonts w:ascii="Garamond" w:hAnsi="Garamond" w:hint="eastAsia"/>
                <w:sz w:val="20"/>
                <w:szCs w:val="20"/>
              </w:rPr>
              <w:t>j</w:t>
            </w:r>
            <w:r w:rsidRPr="006E369F">
              <w:rPr>
                <w:rFonts w:ascii="Garamond" w:hAnsi="Garamond"/>
                <w:sz w:val="20"/>
                <w:szCs w:val="20"/>
              </w:rPr>
              <w:t xml:space="preserve">ob 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84E3912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484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BF06126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FCBC113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6BAE0AC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A4A208A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8CF4A4B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361D1FA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AC1162C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C7C7238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D36BF2F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8515D0C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46B4937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2E46AC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FE0CC5A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DD7FB6" w14:paraId="2C7DE667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1D1D1442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 xml:space="preserve">(3) Promotion 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F9ED9A7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566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C10C5EB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643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A8591B9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1345FBD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149C77B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67669DE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7C81543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1E45F6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12BAAA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33E2D8C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36610C6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D9E6F9F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22CEBA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05809D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DD7FB6" w14:paraId="669D749E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74FCD5D5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>(4) Buy a home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2A4331C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679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0496DDA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535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C07EBE8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623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6F20777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E150E2A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8CD21FF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09E0B1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A1BD721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918F729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DCEC87E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0EE797F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7B7A9F2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BFF7437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21A50E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DD7FB6" w14:paraId="3D529F43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418FCA09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>(5) By police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4467FAE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605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F9D09D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514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68EFF21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582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6DE6B28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739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DC1B307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AFDD0AE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63BABCD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A3ADCC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F3450CC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50C9D2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FF551D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15042F9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F261CF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43195F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DD7FB6" w14:paraId="79A22851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25B49D37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 xml:space="preserve">(6) Denied loan 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D001296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604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6D5C289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551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194C487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622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344692C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764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283C03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661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370A703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3C3F31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F505F8B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96E09DA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D7CA612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1FBCB0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3A8476C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9C8D472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88B0DEE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DD7FB6" w14:paraId="00B9BEB8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5CF1A8DB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>(7) Medical care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DE7B618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645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D419D11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520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9339A06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611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BA8B3F8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793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20CF821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709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697C4F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726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76BC2F9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C239E61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D7FB37F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715FB2F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152111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4658E99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71C39C1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0E08777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DD7FB6" w14:paraId="2A473F36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70D64E31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 w:rsidRPr="006E369F">
              <w:rPr>
                <w:rFonts w:ascii="Garamond" w:hAnsi="Garamond"/>
                <w:sz w:val="20"/>
                <w:szCs w:val="20"/>
              </w:rPr>
              <w:t>(8) Other service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882943A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550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47D6622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488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9C42A3B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568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594C0EC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651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6B9ED01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586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5C6464F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613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28423C9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669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25D9CC1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C535D93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539927E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CB5A731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FDBDE37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0E8AE88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97C8D58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DD7FB6" w14:paraId="49C72C25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0A50D715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A57F9A6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C1137E8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B9AC0FC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AEA473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8BA96EB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93C86F8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212AA83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1245C4E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AF5C159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1076931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45B7DE7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4F9DF9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1024639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F4CA0F1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DD7FB6" w14:paraId="5816290C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78F570A3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9) Race (Black)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AEF1E5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71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26AE211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102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96F7B86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111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4E272E2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115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E5E3293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166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EC70F83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57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5AAF3D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5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A58BA52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86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8F0BF5F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6EA6259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8CBCB12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D3A4A1B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039BC1C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1F250E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DD7FB6" w14:paraId="42C7146C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6531929D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0) Education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9D28866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3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CC77217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5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A70CFAB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4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4DBC1DE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63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DA926F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69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D485F8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99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C8534FA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74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D4E357B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4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C66A7A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57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93A375D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96ABD22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EE68CBB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DB1B16E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4F0BE73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DD7FB6" w14:paraId="31140B1F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6A675A7C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 xml:space="preserve">(11) Income 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A072C6D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3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0402239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116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76DA94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66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5037743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4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1030BDA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5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CEA5AC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67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5A8463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4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399F33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4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413380D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116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05A2CBA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387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E72CBE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504A806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EAE988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B1DCB7C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DD7FB6" w14:paraId="586FF4F2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68FB6B24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2) Age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04A3DD7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4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B331AF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1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29DBECF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2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8ADDF92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2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166ABC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2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AD791B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3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AFDA5FF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4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FD5F36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5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DE70F4F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79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4430438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89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A05ACDD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91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6C56FEE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F63C889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211301F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DD7FB6" w14:paraId="569548F6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5A14C007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3) Female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917BDC2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1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ED7A6EC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22B97B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1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D67CAC8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2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1DB0DD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59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BAE808B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0861802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3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2353D17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92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19728FA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83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F0BF6DA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2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090A08F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141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1062093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01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31CA07D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C45A344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</w:p>
        </w:tc>
      </w:tr>
      <w:tr w:rsidR="00DD7FB6" w14:paraId="384780CB" w14:textId="77777777" w:rsidTr="007928EE">
        <w:trPr>
          <w:gridAfter w:val="1"/>
          <w:wAfter w:w="14" w:type="dxa"/>
          <w:trHeight w:val="267"/>
        </w:trPr>
        <w:tc>
          <w:tcPr>
            <w:tcW w:w="2091" w:type="dxa"/>
            <w:tcBorders>
              <w:top w:val="nil"/>
              <w:left w:val="nil"/>
              <w:bottom w:val="nil"/>
              <w:right w:val="nil"/>
            </w:tcBorders>
          </w:tcPr>
          <w:p w14:paraId="381CD65E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sz w:val="20"/>
                <w:szCs w:val="20"/>
              </w:rPr>
              <w:t>(14) Body mass index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558953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4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2601F63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83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CA107B5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3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78B19693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2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FEA6DED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0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6F8805EB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5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0580CFE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4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CF75998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2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834F696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104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2E48E37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207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5530B6E3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-0.155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48E4F350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62*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12571D88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0.02</w:t>
            </w:r>
          </w:p>
        </w:tc>
        <w:tc>
          <w:tcPr>
            <w:tcW w:w="773" w:type="dxa"/>
            <w:tcBorders>
              <w:top w:val="nil"/>
              <w:left w:val="nil"/>
              <w:bottom w:val="nil"/>
              <w:right w:val="nil"/>
            </w:tcBorders>
          </w:tcPr>
          <w:p w14:paraId="3314993D" w14:textId="77777777" w:rsidR="00DD7FB6" w:rsidRPr="00316A7A" w:rsidRDefault="00DD7FB6" w:rsidP="007928EE">
            <w:pPr>
              <w:widowControl w:val="0"/>
              <w:autoSpaceDE w:val="0"/>
              <w:autoSpaceDN w:val="0"/>
              <w:adjustRightInd w:val="0"/>
              <w:jc w:val="right"/>
              <w:rPr>
                <w:rFonts w:ascii="Garamond" w:hAnsi="Garamond"/>
                <w:w w:val="90"/>
                <w:sz w:val="20"/>
                <w:szCs w:val="20"/>
              </w:rPr>
            </w:pPr>
            <w:r w:rsidRPr="00316A7A">
              <w:rPr>
                <w:rFonts w:ascii="Garamond" w:hAnsi="Garamond"/>
                <w:w w:val="90"/>
                <w:sz w:val="20"/>
                <w:szCs w:val="20"/>
              </w:rPr>
              <w:t>1.00</w:t>
            </w:r>
          </w:p>
        </w:tc>
      </w:tr>
      <w:tr w:rsidR="00DD7FB6" w14:paraId="5DB77471" w14:textId="77777777" w:rsidTr="007928EE">
        <w:trPr>
          <w:trHeight w:val="267"/>
        </w:trPr>
        <w:tc>
          <w:tcPr>
            <w:tcW w:w="12927" w:type="dxa"/>
            <w:gridSpan w:val="16"/>
            <w:tcBorders>
              <w:top w:val="single" w:sz="6" w:space="0" w:color="auto"/>
              <w:left w:val="nil"/>
              <w:bottom w:val="nil"/>
              <w:right w:val="nil"/>
            </w:tcBorders>
          </w:tcPr>
          <w:p w14:paraId="2A24B81A" w14:textId="77777777" w:rsidR="00DD7FB6" w:rsidRDefault="00DD7FB6" w:rsidP="007928EE">
            <w:pPr>
              <w:widowControl w:val="0"/>
              <w:autoSpaceDE w:val="0"/>
              <w:autoSpaceDN w:val="0"/>
              <w:adjustRightInd w:val="0"/>
              <w:rPr>
                <w:rFonts w:ascii="Garamond" w:hAnsi="Garamond"/>
                <w:sz w:val="20"/>
                <w:szCs w:val="20"/>
              </w:rPr>
            </w:pPr>
            <w:r>
              <w:rPr>
                <w:rFonts w:ascii="Garamond" w:hAnsi="Garamond"/>
                <w:i/>
                <w:iCs/>
                <w:sz w:val="20"/>
                <w:szCs w:val="20"/>
              </w:rPr>
              <w:t>*** p&lt;0.01, ** p&lt;0.05, * p&lt;0.1</w:t>
            </w:r>
          </w:p>
        </w:tc>
      </w:tr>
    </w:tbl>
    <w:p w14:paraId="61FAF953" w14:textId="77777777" w:rsidR="00DD7FB6" w:rsidRDefault="00DD7FB6" w:rsidP="00DD7FB6">
      <w:r>
        <w:rPr>
          <w:rFonts w:ascii="Garamond" w:hAnsi="Garamond"/>
          <w:i/>
          <w:iCs/>
          <w:sz w:val="20"/>
          <w:szCs w:val="20"/>
        </w:rPr>
        <w:t>Eight discrimination, education and income variables are categorized into three groups.</w:t>
      </w:r>
    </w:p>
    <w:p w14:paraId="743BE307" w14:textId="77777777" w:rsidR="00DD7FB6" w:rsidRDefault="00DD7FB6" w:rsidP="00DD7FB6"/>
    <w:p w14:paraId="6FAEA51C" w14:textId="64445829" w:rsidR="00A6666D" w:rsidRDefault="00A6666D" w:rsidP="00A6666D">
      <w:pPr>
        <w:rPr>
          <w:b/>
          <w:bCs/>
        </w:rPr>
      </w:pPr>
    </w:p>
    <w:p w14:paraId="2CF71455" w14:textId="77777777" w:rsidR="00DD7FB6" w:rsidRPr="00A6666D" w:rsidRDefault="00DD7FB6" w:rsidP="00A6666D">
      <w:pPr>
        <w:rPr>
          <w:b/>
          <w:bCs/>
        </w:rPr>
      </w:pPr>
    </w:p>
    <w:p w14:paraId="55039816" w14:textId="77777777" w:rsidR="00DD7FB6" w:rsidRDefault="00DD7FB6">
      <w:pPr>
        <w:rPr>
          <w:b/>
          <w:bCs/>
        </w:rPr>
      </w:pPr>
      <w:r>
        <w:rPr>
          <w:b/>
          <w:bCs/>
        </w:rPr>
        <w:br w:type="page"/>
      </w:r>
    </w:p>
    <w:p w14:paraId="3A298049" w14:textId="1117B190" w:rsidR="00137CB1" w:rsidRDefault="00137CB1" w:rsidP="00030BCB">
      <w:pPr>
        <w:pStyle w:val="ListParagraph"/>
        <w:numPr>
          <w:ilvl w:val="0"/>
          <w:numId w:val="3"/>
        </w:numPr>
        <w:rPr>
          <w:b/>
          <w:bCs/>
        </w:rPr>
      </w:pPr>
      <w:r>
        <w:rPr>
          <w:b/>
          <w:bCs/>
        </w:rPr>
        <w:lastRenderedPageBreak/>
        <w:t>Interactive GSEM</w:t>
      </w:r>
      <w:r w:rsidR="00A6666D">
        <w:rPr>
          <w:b/>
          <w:bCs/>
        </w:rPr>
        <w:t xml:space="preserve"> </w:t>
      </w:r>
      <w:r w:rsidR="00A6666D">
        <w:rPr>
          <w:b/>
          <w:bCs/>
        </w:rPr>
        <w:t xml:space="preserve">model </w:t>
      </w:r>
      <w:r>
        <w:rPr>
          <w:b/>
          <w:bCs/>
        </w:rPr>
        <w:t xml:space="preserve">results </w:t>
      </w:r>
      <w:r w:rsidRPr="00137CB1">
        <w:rPr>
          <w:b/>
          <w:bCs/>
        </w:rPr>
        <w:t>for MIDUS 1 and MIDUS Refresher</w:t>
      </w:r>
    </w:p>
    <w:p w14:paraId="350D8FC7" w14:textId="77777777" w:rsidR="00DD7FB6" w:rsidRPr="00806397" w:rsidRDefault="00DD7FB6" w:rsidP="00DD7FB6">
      <w:pPr>
        <w:rPr>
          <w:sz w:val="20"/>
          <w:szCs w:val="20"/>
        </w:rPr>
      </w:pPr>
    </w:p>
    <w:p w14:paraId="4F0A824F" w14:textId="0C48780A" w:rsidR="001140E7" w:rsidRPr="001140E7" w:rsidRDefault="001140E7" w:rsidP="001140E7">
      <w:pPr>
        <w:pStyle w:val="Caption"/>
        <w:keepNext/>
        <w:rPr>
          <w:color w:val="auto"/>
        </w:rPr>
      </w:pPr>
      <w:r w:rsidRPr="001140E7">
        <w:rPr>
          <w:color w:val="auto"/>
        </w:rPr>
        <w:t xml:space="preserve">Table </w:t>
      </w:r>
      <w:r w:rsidRPr="001140E7">
        <w:rPr>
          <w:color w:val="auto"/>
        </w:rPr>
        <w:fldChar w:fldCharType="begin"/>
      </w:r>
      <w:r w:rsidRPr="001140E7">
        <w:rPr>
          <w:color w:val="auto"/>
        </w:rPr>
        <w:instrText xml:space="preserve"> SEQ Table \* ARABIC </w:instrText>
      </w:r>
      <w:r w:rsidRPr="001140E7">
        <w:rPr>
          <w:color w:val="auto"/>
        </w:rPr>
        <w:fldChar w:fldCharType="separate"/>
      </w:r>
      <w:r w:rsidR="008118ED">
        <w:rPr>
          <w:noProof/>
          <w:color w:val="auto"/>
        </w:rPr>
        <w:t>3</w:t>
      </w:r>
      <w:r w:rsidRPr="001140E7">
        <w:rPr>
          <w:color w:val="auto"/>
        </w:rPr>
        <w:fldChar w:fldCharType="end"/>
      </w:r>
      <w:r w:rsidRPr="001140E7">
        <w:rPr>
          <w:color w:val="auto"/>
        </w:rPr>
        <w:t xml:space="preserve">A. </w:t>
      </w:r>
      <w:r w:rsidRPr="001140E7">
        <w:rPr>
          <w:color w:val="auto"/>
        </w:rPr>
        <w:t xml:space="preserve">Interactive GSEM parameter estimates for types of lifetime discrimination </w:t>
      </w:r>
      <w:r w:rsidR="00596E07">
        <w:rPr>
          <w:color w:val="auto"/>
        </w:rPr>
        <w:t>(</w:t>
      </w:r>
      <w:r w:rsidRPr="001140E7">
        <w:rPr>
          <w:color w:val="auto"/>
        </w:rPr>
        <w:t>MIDUS 1</w:t>
      </w:r>
      <w:r w:rsidR="00596E07">
        <w:rPr>
          <w:color w:val="auto"/>
        </w:rPr>
        <w:t>)</w:t>
      </w:r>
    </w:p>
    <w:tbl>
      <w:tblPr>
        <w:tblW w:w="4995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0"/>
        <w:gridCol w:w="799"/>
        <w:gridCol w:w="694"/>
        <w:gridCol w:w="803"/>
        <w:gridCol w:w="697"/>
        <w:gridCol w:w="805"/>
        <w:gridCol w:w="570"/>
        <w:gridCol w:w="805"/>
        <w:gridCol w:w="570"/>
        <w:gridCol w:w="805"/>
        <w:gridCol w:w="570"/>
        <w:gridCol w:w="805"/>
        <w:gridCol w:w="570"/>
        <w:gridCol w:w="808"/>
        <w:gridCol w:w="570"/>
        <w:gridCol w:w="808"/>
        <w:gridCol w:w="552"/>
        <w:gridCol w:w="16"/>
      </w:tblGrid>
      <w:tr w:rsidR="00DD7FB6" w:rsidRPr="00AE0002" w14:paraId="406B4B58" w14:textId="77777777" w:rsidTr="007928EE">
        <w:trPr>
          <w:trHeight w:val="210"/>
          <w:jc w:val="center"/>
        </w:trPr>
        <w:tc>
          <w:tcPr>
            <w:tcW w:w="65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51A68C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57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6F4039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>High education</w:t>
            </w:r>
          </w:p>
        </w:tc>
        <w:tc>
          <w:tcPr>
            <w:tcW w:w="57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FF8BBE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 xml:space="preserve">Denied </w:t>
            </w:r>
            <w:r w:rsidRPr="00AE0002">
              <w:rPr>
                <w:b/>
                <w:bCs/>
                <w:color w:val="000000"/>
                <w:sz w:val="20"/>
                <w:szCs w:val="20"/>
                <w:lang w:eastAsia="ko-KR"/>
              </w:rPr>
              <w:t>j</w:t>
            </w:r>
            <w:r w:rsidRPr="00AE0002">
              <w:rPr>
                <w:b/>
                <w:bCs/>
                <w:color w:val="000000"/>
                <w:sz w:val="20"/>
                <w:szCs w:val="20"/>
              </w:rPr>
              <w:t>ob</w:t>
            </w:r>
            <w:r w:rsidRPr="00AE0002">
              <w:rPr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53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7A0EB57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>Promotion</w:t>
            </w:r>
          </w:p>
        </w:tc>
        <w:tc>
          <w:tcPr>
            <w:tcW w:w="53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7130FD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>Buy a home</w:t>
            </w:r>
          </w:p>
        </w:tc>
        <w:tc>
          <w:tcPr>
            <w:tcW w:w="53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711F37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>By police</w:t>
            </w:r>
          </w:p>
        </w:tc>
        <w:tc>
          <w:tcPr>
            <w:tcW w:w="53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6C781DC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>Denied loan</w:t>
            </w:r>
          </w:p>
        </w:tc>
        <w:tc>
          <w:tcPr>
            <w:tcW w:w="53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CD9895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>Medical care</w:t>
            </w:r>
          </w:p>
        </w:tc>
        <w:tc>
          <w:tcPr>
            <w:tcW w:w="531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6366CB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>Other service</w:t>
            </w:r>
          </w:p>
        </w:tc>
      </w:tr>
      <w:tr w:rsidR="00DD7FB6" w:rsidRPr="00AE0002" w14:paraId="0E649331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364163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776BAD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6A974C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3B3B70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642935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8D90D9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FAB052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4B0B50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FDC784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DBE96D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969F3D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67BA2F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5E5A70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C071D2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DB7E25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83511E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CBD986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</w:tr>
      <w:tr w:rsidR="00DD7FB6" w:rsidRPr="00AE0002" w14:paraId="7887D725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EE03C4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Black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1341E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49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D3401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53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4F573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34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D30D5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07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B47DD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98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4C0E1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49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C4C37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060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8CBBB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95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0B7BB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793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95A93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26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889FD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43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69737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42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8087E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17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EBA98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954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D3616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854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4BAF1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14)</w:t>
            </w:r>
          </w:p>
        </w:tc>
      </w:tr>
      <w:tr w:rsidR="00DD7FB6" w:rsidRPr="00AE0002" w14:paraId="287D0323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559A95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Some colleg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180E9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1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F45CC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30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97C7F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36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DEEC6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35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20028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94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0F0B4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59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3183A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46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939E9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07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37DE4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61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57E27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09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98262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7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FBA89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35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7F723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20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4D54C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34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BA94B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89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E7037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82)</w:t>
            </w:r>
          </w:p>
        </w:tc>
      </w:tr>
      <w:tr w:rsidR="00DD7FB6" w:rsidRPr="00AE0002" w14:paraId="30188B5F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EE28CF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At least Bachelor’s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A077E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60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247F3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24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30E73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76*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226C4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36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A127E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70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858F2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63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D1C62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23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AA963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47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52691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89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977E4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94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D3AC6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40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8AB48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49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3B89B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738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1EE49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54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33FD5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70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8A20C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81)</w:t>
            </w:r>
          </w:p>
        </w:tc>
      </w:tr>
      <w:tr w:rsidR="00DD7FB6" w:rsidRPr="00AE0002" w14:paraId="5D1889C0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A798E0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Mid tertil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A0894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38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BFB36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21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522FE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98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E03FD9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32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2479C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75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616F3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58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F3436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822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6CA9E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33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BE7EE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38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16123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66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C4D23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35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C08D5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35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FA75B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706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8352D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06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0DB5A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04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FEC6A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75)</w:t>
            </w:r>
          </w:p>
        </w:tc>
      </w:tr>
      <w:tr w:rsidR="00DD7FB6" w:rsidRPr="00AE0002" w14:paraId="31F5E2BC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697FB7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Top tertil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5557B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46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12BED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11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3093F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57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A8BA8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44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0994E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1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A342E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61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4A8D0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74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11421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01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20A88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71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EECDF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84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5F612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18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1FF84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48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83A79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26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C0F46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04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6C846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22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21639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77)</w:t>
            </w:r>
          </w:p>
        </w:tc>
      </w:tr>
      <w:tr w:rsidR="00DD7FB6" w:rsidRPr="00AE0002" w14:paraId="32ADF7F3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080217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Black X Some colleg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45043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770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C0C13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23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C092F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0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D3454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48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169BE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9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689DC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93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7A9EF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82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31F76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712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ECD35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745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741E1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05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B3841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079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DF4C7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31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F85FAA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11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ECB43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1.000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C9EDD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715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B5CE0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47)</w:t>
            </w:r>
          </w:p>
        </w:tc>
      </w:tr>
      <w:tr w:rsidR="00DD7FB6" w:rsidRPr="00AE0002" w14:paraId="18B35D38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0E0675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Black X At least B</w:t>
            </w:r>
            <w:r w:rsidRPr="00AE0002">
              <w:rPr>
                <w:vanish/>
                <w:sz w:val="20"/>
                <w:szCs w:val="20"/>
              </w:rPr>
              <w:t>A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1AA6E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83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9818AB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90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B35B0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96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B91A5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77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34C89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1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00E15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14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D08F6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115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1A5E5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91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A266C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50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4ECAF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85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CC852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64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1CD77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43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83208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826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8410F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904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8BD4D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40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70C7F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48)</w:t>
            </w:r>
          </w:p>
        </w:tc>
      </w:tr>
      <w:tr w:rsidR="00DD7FB6" w:rsidRPr="00AE0002" w14:paraId="711F4D93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0BD9B4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Black X Mid tertil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AB963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2.489*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AFD02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93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D0EC7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02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0B6C1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66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3E7B5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003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0D4E1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42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7940E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579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BD11B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73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5CEA0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144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8BCF6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47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9FDA9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775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9098B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22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4036A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732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7D236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916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C3B02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280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49DFE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31)</w:t>
            </w:r>
          </w:p>
        </w:tc>
      </w:tr>
      <w:tr w:rsidR="00DD7FB6" w:rsidRPr="00AE0002" w14:paraId="062DE617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EFE421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Black X Top tertil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0FBD3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2.393*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DA26F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32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16B37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757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EFCA3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7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72DDF6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162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E10F9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21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20207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266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8B7FA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83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AD098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631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5259A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36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6453F2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579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94371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16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13817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667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59BC7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97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9F269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900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97A1F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569)</w:t>
            </w:r>
          </w:p>
        </w:tc>
      </w:tr>
      <w:tr w:rsidR="00DD7FB6" w:rsidRPr="00AE0002" w14:paraId="7E999650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9E0B3E8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Ag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C62A3E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3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F376A0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9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BEA76F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4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CE2A9F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4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E9F201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2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99F683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5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36D55C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55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4817B4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2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662481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39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374DEF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9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59A9B8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9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74E206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9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B3DE16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2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FFC886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7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608BCE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20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844486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6)</w:t>
            </w:r>
          </w:p>
        </w:tc>
      </w:tr>
      <w:tr w:rsidR="00DD7FB6" w:rsidRPr="00AE0002" w14:paraId="2DCE7B12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287C89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sidual of age^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D3E8F2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3*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407916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1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162175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1**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B279A7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95E745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1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7A3148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656C1A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3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950ECC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1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09778F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2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E084ED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1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FC5169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2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6FFCD0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1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E699E9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3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4F7171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1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63EE6B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1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624D36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0)</w:t>
            </w:r>
          </w:p>
        </w:tc>
      </w:tr>
      <w:tr w:rsidR="00DD7FB6" w:rsidRPr="00AE0002" w14:paraId="739A96C9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542FE9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Femal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9BEFDB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94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F177FC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56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38D3D7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41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C7C186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98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FC22D1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62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749CD2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13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550820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4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C98073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81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F5B068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1.082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2155E3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215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8CBB48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20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9DA5FE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75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99D590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822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46E8D3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09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02D092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1.184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AC49BD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153)</w:t>
            </w:r>
          </w:p>
        </w:tc>
      </w:tr>
      <w:tr w:rsidR="00DD7FB6" w:rsidRPr="00AE0002" w14:paraId="798F7619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C979283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Body Mass Index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DDC57E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32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923ED4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3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25208B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25*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0254B8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9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1CFDF1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21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EAEA67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1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D35CC2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9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3E687C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27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DF2D3F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3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7B9ED2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9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2CB4C3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20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C38383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8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3D18C7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36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905AB9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33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99364F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06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696282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013)</w:t>
            </w:r>
          </w:p>
        </w:tc>
      </w:tr>
      <w:tr w:rsidR="00DD7FB6" w:rsidRPr="00AE0002" w14:paraId="3B24518B" w14:textId="77777777" w:rsidTr="00DD7FB6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B288C2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nstant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352EB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3.354***</w:t>
            </w:r>
          </w:p>
        </w:tc>
        <w:tc>
          <w:tcPr>
            <w:tcW w:w="2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4D7A0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11)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4EE85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2.315***</w:t>
            </w: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34E36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388)</w:t>
            </w: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04689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2.984***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2D4CF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28)</w:t>
            </w: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EE469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1.824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17FFA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1.101)</w:t>
            </w: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B784D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786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70A19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843)</w:t>
            </w: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F339F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2.460***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E0400C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622)</w:t>
            </w:r>
          </w:p>
        </w:tc>
        <w:tc>
          <w:tcPr>
            <w:tcW w:w="31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9F1E7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4.853***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60E0A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1.106)</w:t>
            </w:r>
          </w:p>
        </w:tc>
        <w:tc>
          <w:tcPr>
            <w:tcW w:w="31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9802B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-2.215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AD3DB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B07FBE">
              <w:rPr>
                <w:color w:val="000000"/>
                <w:w w:val="90"/>
                <w:sz w:val="20"/>
                <w:szCs w:val="20"/>
              </w:rPr>
              <w:t>(</w:t>
            </w:r>
            <w:r w:rsidRPr="00F565FF">
              <w:rPr>
                <w:color w:val="000000"/>
                <w:w w:val="90"/>
                <w:sz w:val="20"/>
                <w:szCs w:val="20"/>
              </w:rPr>
              <w:t>.</w:t>
            </w:r>
            <w:r w:rsidRPr="00B07FBE">
              <w:rPr>
                <w:color w:val="000000"/>
                <w:w w:val="90"/>
                <w:sz w:val="20"/>
                <w:szCs w:val="20"/>
              </w:rPr>
              <w:t>487)</w:t>
            </w:r>
          </w:p>
        </w:tc>
      </w:tr>
      <w:tr w:rsidR="00DD7FB6" w:rsidRPr="00AE0002" w14:paraId="4DB25546" w14:textId="77777777" w:rsidTr="00DD7FB6">
        <w:trPr>
          <w:trHeight w:val="320"/>
          <w:jc w:val="center"/>
        </w:trPr>
        <w:tc>
          <w:tcPr>
            <w:tcW w:w="65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BF74C8" w14:textId="77777777" w:rsidR="00DD7FB6" w:rsidRPr="00AE0002" w:rsidRDefault="00DD7FB6" w:rsidP="00DD7FB6">
            <w:pPr>
              <w:spacing w:line="276" w:lineRule="auto"/>
              <w:jc w:val="right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Log pseudolikelihood</w:t>
            </w:r>
          </w:p>
        </w:tc>
        <w:tc>
          <w:tcPr>
            <w:tcW w:w="577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0EFCCC0" w14:textId="0E021457" w:rsidR="00DD7FB6" w:rsidRPr="00AE0002" w:rsidRDefault="00DD7FB6" w:rsidP="00DD7FB6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  <w:r w:rsidRPr="00460CE1">
              <w:rPr>
                <w:color w:val="000000"/>
                <w:w w:val="90"/>
                <w:sz w:val="20"/>
                <w:szCs w:val="20"/>
              </w:rPr>
              <w:t>-9772738</w:t>
            </w:r>
          </w:p>
        </w:tc>
        <w:tc>
          <w:tcPr>
            <w:tcW w:w="579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8EC3DE" w14:textId="1B3B9E37" w:rsidR="00DD7FB6" w:rsidRPr="00AE0002" w:rsidRDefault="00DD7FB6" w:rsidP="00DD7FB6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531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1FD0334" w14:textId="77777777" w:rsidR="00DD7FB6" w:rsidRPr="00AE0002" w:rsidRDefault="00DD7FB6" w:rsidP="00DD7FB6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531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270966A" w14:textId="77777777" w:rsidR="00DD7FB6" w:rsidRPr="00AE0002" w:rsidRDefault="00DD7FB6" w:rsidP="00DD7FB6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474704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7C1B27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2A7192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53D60B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471BF7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08C6DE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C22177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9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8AC4F3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</w:tr>
      <w:tr w:rsidR="00DD7FB6" w:rsidRPr="00AE0002" w14:paraId="3D3193C8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D7E44B5" w14:textId="77777777" w:rsidR="00DD7FB6" w:rsidRPr="00AE0002" w:rsidRDefault="00DD7FB6" w:rsidP="00DD7FB6">
            <w:pPr>
              <w:spacing w:line="276" w:lineRule="auto"/>
              <w:jc w:val="right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AIC</w:t>
            </w:r>
          </w:p>
        </w:tc>
        <w:tc>
          <w:tcPr>
            <w:tcW w:w="57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01EAB46" w14:textId="37D7EB95" w:rsidR="00DD7FB6" w:rsidRPr="00AE0002" w:rsidRDefault="00DD7FB6" w:rsidP="00DD7FB6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  <w:r w:rsidRPr="00460CE1">
              <w:rPr>
                <w:color w:val="000000"/>
                <w:w w:val="90"/>
                <w:sz w:val="20"/>
                <w:szCs w:val="20"/>
              </w:rPr>
              <w:t>1.95e+07</w:t>
            </w:r>
          </w:p>
        </w:tc>
        <w:tc>
          <w:tcPr>
            <w:tcW w:w="579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39D55E7" w14:textId="59315DAD" w:rsidR="00DD7FB6" w:rsidRPr="00AE0002" w:rsidRDefault="00DD7FB6" w:rsidP="00DD7FB6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53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5F53E9C" w14:textId="77777777" w:rsidR="00DD7FB6" w:rsidRPr="00AE0002" w:rsidRDefault="00DD7FB6" w:rsidP="00DD7FB6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53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6FB7AC" w14:textId="77777777" w:rsidR="00DD7FB6" w:rsidRPr="00AE0002" w:rsidRDefault="00DD7FB6" w:rsidP="00DD7FB6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4E60287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6FB9BA3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D8E5E3B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9C1E91B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F188B65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BA892AE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101A1E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9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DC6C2F2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</w:tr>
      <w:tr w:rsidR="00DD7FB6" w:rsidRPr="00AE0002" w14:paraId="186FE025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1FF3FA4" w14:textId="77777777" w:rsidR="00DD7FB6" w:rsidRPr="00AE0002" w:rsidRDefault="00DD7FB6" w:rsidP="00DD7FB6">
            <w:pPr>
              <w:spacing w:line="276" w:lineRule="auto"/>
              <w:jc w:val="right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BIC</w:t>
            </w:r>
          </w:p>
        </w:tc>
        <w:tc>
          <w:tcPr>
            <w:tcW w:w="57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8394435" w14:textId="41CB4FFA" w:rsidR="00DD7FB6" w:rsidRPr="00AE0002" w:rsidRDefault="00DD7FB6" w:rsidP="00DD7FB6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  <w:r w:rsidRPr="00460CE1">
              <w:rPr>
                <w:color w:val="000000"/>
                <w:w w:val="90"/>
                <w:sz w:val="20"/>
                <w:szCs w:val="20"/>
              </w:rPr>
              <w:t>1.95e+07</w:t>
            </w:r>
          </w:p>
        </w:tc>
        <w:tc>
          <w:tcPr>
            <w:tcW w:w="579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7FA5FA0" w14:textId="55E38A71" w:rsidR="00DD7FB6" w:rsidRPr="00AE0002" w:rsidRDefault="00DD7FB6" w:rsidP="00DD7FB6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53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B3343B6" w14:textId="77777777" w:rsidR="00DD7FB6" w:rsidRPr="00AE0002" w:rsidRDefault="00DD7FB6" w:rsidP="00DD7FB6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53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8B954A4" w14:textId="77777777" w:rsidR="00DD7FB6" w:rsidRPr="00AE0002" w:rsidRDefault="00DD7FB6" w:rsidP="00DD7FB6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8F0E1E9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C176250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8237984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3F9B0DE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D030E69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94CC335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0E9CC35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9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44BBBC8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</w:tr>
      <w:tr w:rsidR="00DD7FB6" w:rsidRPr="00AE0002" w14:paraId="5EC8978A" w14:textId="77777777" w:rsidTr="00DD7FB6">
        <w:trPr>
          <w:trHeight w:val="93"/>
          <w:jc w:val="center"/>
        </w:trPr>
        <w:tc>
          <w:tcPr>
            <w:tcW w:w="6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F6A1EB" w14:textId="77777777" w:rsidR="00DD7FB6" w:rsidRPr="00AE0002" w:rsidRDefault="00DD7FB6" w:rsidP="00DD7FB6">
            <w:pPr>
              <w:spacing w:line="276" w:lineRule="auto"/>
              <w:jc w:val="right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Observations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EAE69E0" w14:textId="77777777" w:rsidR="00DD7FB6" w:rsidRPr="00AE0002" w:rsidRDefault="00DD7FB6" w:rsidP="00DD7FB6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2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4205E03" w14:textId="26F67F6E" w:rsidR="00DD7FB6" w:rsidRPr="00AE0002" w:rsidRDefault="00DD7FB6" w:rsidP="00DD7FB6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  <w:r w:rsidRPr="00460CE1">
              <w:rPr>
                <w:color w:val="000000"/>
                <w:w w:val="90"/>
                <w:sz w:val="20"/>
                <w:szCs w:val="20"/>
              </w:rPr>
              <w:t>5,265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8C3764C" w14:textId="77777777" w:rsidR="00DD7FB6" w:rsidRPr="00AE0002" w:rsidRDefault="00DD7FB6" w:rsidP="00DD7FB6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D9E404F" w14:textId="1542EDAA" w:rsidR="00DD7FB6" w:rsidRPr="00AE0002" w:rsidRDefault="00DD7FB6" w:rsidP="00DD7FB6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B161CE5" w14:textId="77777777" w:rsidR="00DD7FB6" w:rsidRPr="00AE0002" w:rsidRDefault="00DD7FB6" w:rsidP="00DD7FB6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A5F6351" w14:textId="77777777" w:rsidR="00DD7FB6" w:rsidRPr="00AE0002" w:rsidRDefault="00DD7FB6" w:rsidP="00DD7FB6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8720A5F" w14:textId="77777777" w:rsidR="00DD7FB6" w:rsidRPr="00AE0002" w:rsidRDefault="00DD7FB6" w:rsidP="00DD7FB6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04A039" w14:textId="77777777" w:rsidR="00DD7FB6" w:rsidRPr="00AE0002" w:rsidRDefault="00DD7FB6" w:rsidP="00DD7FB6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839002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388CBF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7C4412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4C215B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A89074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BA774E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7F918D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9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FF9A1F" w14:textId="77777777" w:rsidR="00DD7FB6" w:rsidRPr="00AE0002" w:rsidRDefault="00DD7FB6" w:rsidP="00DD7FB6">
            <w:pPr>
              <w:jc w:val="center"/>
              <w:rPr>
                <w:sz w:val="20"/>
                <w:szCs w:val="20"/>
              </w:rPr>
            </w:pPr>
          </w:p>
        </w:tc>
      </w:tr>
      <w:tr w:rsidR="00DD7FB6" w:rsidRPr="00AE0002" w14:paraId="1C35BE33" w14:textId="77777777" w:rsidTr="007928EE">
        <w:trPr>
          <w:gridAfter w:val="1"/>
          <w:wAfter w:w="6" w:type="pct"/>
          <w:trHeight w:val="320"/>
          <w:jc w:val="center"/>
        </w:trPr>
        <w:tc>
          <w:tcPr>
            <w:tcW w:w="4994" w:type="pct"/>
            <w:gridSpan w:val="17"/>
            <w:tcBorders>
              <w:top w:val="double" w:sz="6" w:space="0" w:color="auto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6A61C6" w14:textId="77777777" w:rsidR="00DD7FB6" w:rsidRPr="00AE0002" w:rsidRDefault="00DD7FB6" w:rsidP="00DD7FB6">
            <w:pPr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Statistical significance code: * p&lt;.05, ** p&lt;.01, *** p&lt;.001</w:t>
            </w:r>
          </w:p>
        </w:tc>
      </w:tr>
    </w:tbl>
    <w:p w14:paraId="1009AF39" w14:textId="77777777" w:rsidR="00DD7FB6" w:rsidRDefault="00DD7FB6" w:rsidP="00DD7FB6">
      <w:pPr>
        <w:jc w:val="center"/>
        <w:rPr>
          <w:sz w:val="20"/>
          <w:szCs w:val="20"/>
        </w:rPr>
        <w:sectPr w:rsidR="00DD7FB6" w:rsidSect="00DD7FB6">
          <w:headerReference w:type="even" r:id="rId14"/>
          <w:headerReference w:type="default" r:id="rId15"/>
          <w:footerReference w:type="even" r:id="rId16"/>
          <w:footerReference w:type="default" r:id="rId17"/>
          <w:headerReference w:type="first" r:id="rId18"/>
          <w:footerReference w:type="first" r:id="rId19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08180B1E" w14:textId="0F362E17" w:rsidR="00137CB1" w:rsidRDefault="00137CB1" w:rsidP="00030BCB">
      <w:pPr>
        <w:pStyle w:val="ListParagraph"/>
        <w:numPr>
          <w:ilvl w:val="0"/>
          <w:numId w:val="4"/>
        </w:numPr>
        <w:rPr>
          <w:b/>
          <w:bCs/>
        </w:rPr>
      </w:pPr>
      <w:r w:rsidRPr="00137CB1">
        <w:rPr>
          <w:b/>
          <w:bCs/>
        </w:rPr>
        <w:lastRenderedPageBreak/>
        <w:t>MIDUS Refresher</w:t>
      </w:r>
    </w:p>
    <w:p w14:paraId="294422E2" w14:textId="77777777" w:rsidR="001140E7" w:rsidRDefault="001140E7" w:rsidP="001140E7">
      <w:pPr>
        <w:pStyle w:val="Caption"/>
        <w:keepNext/>
        <w:rPr>
          <w:color w:val="auto"/>
        </w:rPr>
      </w:pPr>
    </w:p>
    <w:p w14:paraId="2026605A" w14:textId="7BF4447F" w:rsidR="001140E7" w:rsidRPr="001140E7" w:rsidRDefault="001140E7" w:rsidP="001140E7">
      <w:pPr>
        <w:pStyle w:val="Caption"/>
        <w:keepNext/>
        <w:rPr>
          <w:color w:val="auto"/>
        </w:rPr>
      </w:pPr>
      <w:r w:rsidRPr="001140E7">
        <w:rPr>
          <w:color w:val="auto"/>
        </w:rPr>
        <w:t xml:space="preserve">Table </w:t>
      </w:r>
      <w:r w:rsidRPr="001140E7">
        <w:rPr>
          <w:color w:val="auto"/>
        </w:rPr>
        <w:fldChar w:fldCharType="begin"/>
      </w:r>
      <w:r w:rsidRPr="001140E7">
        <w:rPr>
          <w:color w:val="auto"/>
        </w:rPr>
        <w:instrText xml:space="preserve"> SEQ Table \* ARABIC </w:instrText>
      </w:r>
      <w:r w:rsidRPr="001140E7">
        <w:rPr>
          <w:color w:val="auto"/>
        </w:rPr>
        <w:fldChar w:fldCharType="separate"/>
      </w:r>
      <w:r w:rsidR="008118ED">
        <w:rPr>
          <w:noProof/>
          <w:color w:val="auto"/>
        </w:rPr>
        <w:t>4</w:t>
      </w:r>
      <w:r w:rsidRPr="001140E7">
        <w:rPr>
          <w:color w:val="auto"/>
        </w:rPr>
        <w:fldChar w:fldCharType="end"/>
      </w:r>
      <w:r w:rsidRPr="001140E7">
        <w:rPr>
          <w:color w:val="auto"/>
        </w:rPr>
        <w:t xml:space="preserve">A. </w:t>
      </w:r>
      <w:r w:rsidRPr="001140E7">
        <w:rPr>
          <w:color w:val="auto"/>
        </w:rPr>
        <w:t xml:space="preserve">Interactive GSEM parameter estimates for types of lifetime discrimination </w:t>
      </w:r>
      <w:bookmarkStart w:id="1" w:name="_Hlk86428890"/>
      <w:r w:rsidRPr="001140E7">
        <w:rPr>
          <w:color w:val="auto"/>
        </w:rPr>
        <w:t>(MIDUS Refresher)</w:t>
      </w:r>
      <w:bookmarkEnd w:id="1"/>
    </w:p>
    <w:tbl>
      <w:tblPr>
        <w:tblW w:w="4995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0"/>
        <w:gridCol w:w="799"/>
        <w:gridCol w:w="694"/>
        <w:gridCol w:w="803"/>
        <w:gridCol w:w="697"/>
        <w:gridCol w:w="805"/>
        <w:gridCol w:w="570"/>
        <w:gridCol w:w="805"/>
        <w:gridCol w:w="570"/>
        <w:gridCol w:w="805"/>
        <w:gridCol w:w="570"/>
        <w:gridCol w:w="805"/>
        <w:gridCol w:w="570"/>
        <w:gridCol w:w="808"/>
        <w:gridCol w:w="570"/>
        <w:gridCol w:w="808"/>
        <w:gridCol w:w="552"/>
        <w:gridCol w:w="16"/>
      </w:tblGrid>
      <w:tr w:rsidR="00DD7FB6" w:rsidRPr="00AE0002" w14:paraId="42D53C47" w14:textId="77777777" w:rsidTr="00DD7FB6">
        <w:trPr>
          <w:trHeight w:val="210"/>
          <w:jc w:val="center"/>
        </w:trPr>
        <w:tc>
          <w:tcPr>
            <w:tcW w:w="65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5F40C6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sz w:val="20"/>
                <w:szCs w:val="20"/>
              </w:rPr>
              <w:t> </w:t>
            </w:r>
          </w:p>
        </w:tc>
        <w:tc>
          <w:tcPr>
            <w:tcW w:w="577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44E9BC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>High education</w:t>
            </w:r>
          </w:p>
        </w:tc>
        <w:tc>
          <w:tcPr>
            <w:tcW w:w="579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C7AA29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 xml:space="preserve">Denied </w:t>
            </w:r>
            <w:r w:rsidRPr="00AE0002">
              <w:rPr>
                <w:b/>
                <w:bCs/>
                <w:color w:val="000000"/>
                <w:sz w:val="20"/>
                <w:szCs w:val="20"/>
                <w:lang w:eastAsia="ko-KR"/>
              </w:rPr>
              <w:t>j</w:t>
            </w:r>
            <w:r w:rsidRPr="00AE0002">
              <w:rPr>
                <w:b/>
                <w:bCs/>
                <w:color w:val="000000"/>
                <w:sz w:val="20"/>
                <w:szCs w:val="20"/>
              </w:rPr>
              <w:t>ob</w:t>
            </w:r>
            <w:r w:rsidRPr="00AE0002">
              <w:rPr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53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D7D112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>Promotion</w:t>
            </w:r>
          </w:p>
        </w:tc>
        <w:tc>
          <w:tcPr>
            <w:tcW w:w="53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7C61C7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>Buy a home</w:t>
            </w:r>
          </w:p>
        </w:tc>
        <w:tc>
          <w:tcPr>
            <w:tcW w:w="53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BFD8A5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>By police</w:t>
            </w:r>
          </w:p>
        </w:tc>
        <w:tc>
          <w:tcPr>
            <w:tcW w:w="531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E72B7A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>Denied loan</w:t>
            </w:r>
          </w:p>
        </w:tc>
        <w:tc>
          <w:tcPr>
            <w:tcW w:w="532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7BB2A0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>Medical care</w:t>
            </w:r>
          </w:p>
        </w:tc>
        <w:tc>
          <w:tcPr>
            <w:tcW w:w="531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D806CA7" w14:textId="77777777" w:rsidR="00DD7FB6" w:rsidRPr="00AE0002" w:rsidRDefault="00DD7FB6" w:rsidP="007928EE">
            <w:pPr>
              <w:jc w:val="center"/>
              <w:rPr>
                <w:b/>
                <w:bCs/>
                <w:sz w:val="20"/>
                <w:szCs w:val="20"/>
              </w:rPr>
            </w:pPr>
            <w:r w:rsidRPr="00AE0002">
              <w:rPr>
                <w:b/>
                <w:bCs/>
                <w:color w:val="000000"/>
                <w:sz w:val="20"/>
                <w:szCs w:val="20"/>
              </w:rPr>
              <w:t>Other service</w:t>
            </w:r>
          </w:p>
        </w:tc>
      </w:tr>
      <w:tr w:rsidR="00DD7FB6" w:rsidRPr="00AE0002" w14:paraId="272A3121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764225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D42A75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6D9A01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B9E77C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F2790F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1AF569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45A97D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841348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E44FCD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D6507B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DA37ED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A0769D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F324A5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  <w:tc>
          <w:tcPr>
            <w:tcW w:w="31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D1D64F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178505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  <w:tc>
          <w:tcPr>
            <w:tcW w:w="31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56CF02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eff</w:t>
            </w:r>
            <w:r w:rsidRPr="0045054E">
              <w:rPr>
                <w:rFonts w:eastAsiaTheme="minorEastAsia"/>
                <w:sz w:val="20"/>
                <w:szCs w:val="20"/>
                <w:lang w:eastAsia="ko-KR"/>
              </w:rPr>
              <w:t>.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50506C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(SE)</w:t>
            </w:r>
          </w:p>
        </w:tc>
      </w:tr>
      <w:tr w:rsidR="00DD7FB6" w:rsidRPr="00AE0002" w14:paraId="10BA3BA3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AB7610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Black</w:t>
            </w:r>
          </w:p>
        </w:tc>
        <w:tc>
          <w:tcPr>
            <w:tcW w:w="30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DD0AB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142***</w:t>
            </w:r>
          </w:p>
        </w:tc>
        <w:tc>
          <w:tcPr>
            <w:tcW w:w="26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F0221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5)</w:t>
            </w:r>
          </w:p>
        </w:tc>
        <w:tc>
          <w:tcPr>
            <w:tcW w:w="31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5779A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72***</w:t>
            </w:r>
          </w:p>
        </w:tc>
        <w:tc>
          <w:tcPr>
            <w:tcW w:w="26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E3049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0)</w:t>
            </w:r>
          </w:p>
        </w:tc>
        <w:tc>
          <w:tcPr>
            <w:tcW w:w="3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32DCA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101***</w:t>
            </w:r>
          </w:p>
        </w:tc>
        <w:tc>
          <w:tcPr>
            <w:tcW w:w="22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48ED4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1)</w:t>
            </w:r>
          </w:p>
        </w:tc>
        <w:tc>
          <w:tcPr>
            <w:tcW w:w="3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C3B67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492***</w:t>
            </w:r>
          </w:p>
        </w:tc>
        <w:tc>
          <w:tcPr>
            <w:tcW w:w="22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3C3F8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4)</w:t>
            </w:r>
          </w:p>
        </w:tc>
        <w:tc>
          <w:tcPr>
            <w:tcW w:w="3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5F379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535***</w:t>
            </w:r>
          </w:p>
        </w:tc>
        <w:tc>
          <w:tcPr>
            <w:tcW w:w="22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E4E2F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0)</w:t>
            </w:r>
          </w:p>
        </w:tc>
        <w:tc>
          <w:tcPr>
            <w:tcW w:w="31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E302C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253***</w:t>
            </w:r>
          </w:p>
        </w:tc>
        <w:tc>
          <w:tcPr>
            <w:tcW w:w="22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BEE8B3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4)</w:t>
            </w:r>
          </w:p>
        </w:tc>
        <w:tc>
          <w:tcPr>
            <w:tcW w:w="31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5FD82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357***</w:t>
            </w:r>
          </w:p>
        </w:tc>
        <w:tc>
          <w:tcPr>
            <w:tcW w:w="22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F4573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4)</w:t>
            </w:r>
          </w:p>
        </w:tc>
        <w:tc>
          <w:tcPr>
            <w:tcW w:w="31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C1B29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398***</w:t>
            </w:r>
          </w:p>
        </w:tc>
        <w:tc>
          <w:tcPr>
            <w:tcW w:w="219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EC2E5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2)</w:t>
            </w:r>
          </w:p>
        </w:tc>
      </w:tr>
      <w:tr w:rsidR="00DD7FB6" w:rsidRPr="00AE0002" w14:paraId="1C130F50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38E9E00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Some colleg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50524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141*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710CF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6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0B28C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242**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2884A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4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76E30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129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EF3E0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5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2B9A3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322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C8EE2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8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6424E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56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E8A59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6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26168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166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3B367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6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A59C7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329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71742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7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80CE4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251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75A3A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6)</w:t>
            </w:r>
          </w:p>
        </w:tc>
      </w:tr>
      <w:tr w:rsidR="00DD7FB6" w:rsidRPr="00AE0002" w14:paraId="4B4904CD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3F2FE7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At least Bachelor’s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1D817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63*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FC963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7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1A6EE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44**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91D67F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5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2B271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44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881A9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6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71D0C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402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6330A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4EE9F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606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72540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8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0EDD0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743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41FD7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8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A62A6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242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B59FA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8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0BA118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173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3FFFE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6)</w:t>
            </w:r>
          </w:p>
        </w:tc>
      </w:tr>
      <w:tr w:rsidR="00DD7FB6" w:rsidRPr="00AE0002" w14:paraId="0F11FC93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4A1C31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Mid tertil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2856F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52*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9D59C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6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89567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271**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C62DA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4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D147A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218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B6235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5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7776E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222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189C9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8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3CE4B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105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1F045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7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F7535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191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458F5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6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99E3A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15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BFB46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7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479478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58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BBA245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6)</w:t>
            </w:r>
          </w:p>
        </w:tc>
      </w:tr>
      <w:tr w:rsidR="00DD7FB6" w:rsidRPr="00AE0002" w14:paraId="58548A84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133F63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Top tertil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73845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30*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A8F37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8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9111B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369**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61927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6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D3DACA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149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15B4E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6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5CAA04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173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743FE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9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BC5496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190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9DDA4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8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CA76F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08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42673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8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7DF35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196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ECDB9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9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B2312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47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13E56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7)</w:t>
            </w:r>
          </w:p>
        </w:tc>
      </w:tr>
      <w:tr w:rsidR="00DD7FB6" w:rsidRPr="00AE0002" w14:paraId="12E28B84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52CB96" w14:textId="77777777" w:rsidR="00DD7FB6" w:rsidRPr="003F3C93" w:rsidRDefault="00DD7FB6" w:rsidP="007928EE">
            <w:pPr>
              <w:spacing w:line="276" w:lineRule="auto"/>
              <w:rPr>
                <w:w w:val="90"/>
                <w:sz w:val="20"/>
                <w:szCs w:val="20"/>
              </w:rPr>
            </w:pPr>
            <w:r w:rsidRPr="003F3C93">
              <w:rPr>
                <w:w w:val="90"/>
                <w:sz w:val="20"/>
                <w:szCs w:val="20"/>
              </w:rPr>
              <w:t>Black × Some colleg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95906F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880*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6D2AE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9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133BA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581**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E452C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3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497A4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386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E5070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4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4A8BF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403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E7DA5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9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B03F7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539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D801F8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4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469A0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725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9078B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9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74648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285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40F9D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9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BD777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118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9BBE5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6)</w:t>
            </w:r>
          </w:p>
        </w:tc>
      </w:tr>
      <w:tr w:rsidR="00DD7FB6" w:rsidRPr="00AE0002" w14:paraId="3330FF81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0F145B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 xml:space="preserve">Black </w:t>
            </w:r>
            <w:r>
              <w:rPr>
                <w:sz w:val="20"/>
                <w:szCs w:val="20"/>
              </w:rPr>
              <w:t>×</w:t>
            </w:r>
            <w:r w:rsidRPr="00AE0002">
              <w:rPr>
                <w:sz w:val="20"/>
                <w:szCs w:val="20"/>
              </w:rPr>
              <w:t xml:space="preserve"> At least B</w:t>
            </w:r>
            <w:r w:rsidRPr="00AE0002">
              <w:rPr>
                <w:vanish/>
                <w:sz w:val="20"/>
                <w:szCs w:val="20"/>
              </w:rPr>
              <w:t>A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8CB2E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817*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B7816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21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EC75E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709**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741A2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5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21D027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744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F4926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6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A261D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1.012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8FA9A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21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C6C48E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962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34B81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6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86CE0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1.008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9AB89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22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A733D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365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7DB76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25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F17F2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557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A8A0E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7)</w:t>
            </w:r>
          </w:p>
        </w:tc>
      </w:tr>
      <w:tr w:rsidR="00DD7FB6" w:rsidRPr="00AE0002" w14:paraId="64DA567E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C6C603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 xml:space="preserve">Black </w:t>
            </w:r>
            <w:r>
              <w:rPr>
                <w:sz w:val="20"/>
                <w:szCs w:val="20"/>
              </w:rPr>
              <w:t>×</w:t>
            </w:r>
            <w:r w:rsidRPr="00AE0002">
              <w:rPr>
                <w:sz w:val="20"/>
                <w:szCs w:val="20"/>
              </w:rPr>
              <w:t xml:space="preserve"> Mid tertil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9A74C3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413*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24906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9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C4D43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157**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0E84D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3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0C3AA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83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32D1C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4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A60F6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155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AA2CB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8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D829F8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477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72EF49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4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69B93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177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5F4537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20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3200A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374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50B28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20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DDE26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279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43387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5)</w:t>
            </w:r>
          </w:p>
        </w:tc>
      </w:tr>
      <w:tr w:rsidR="00DD7FB6" w:rsidRPr="00AE0002" w14:paraId="2DDCCEE3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350621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 xml:space="preserve">Black </w:t>
            </w:r>
            <w:r>
              <w:rPr>
                <w:sz w:val="20"/>
                <w:szCs w:val="20"/>
              </w:rPr>
              <w:t>×</w:t>
            </w:r>
            <w:r w:rsidRPr="00AE0002">
              <w:rPr>
                <w:sz w:val="20"/>
                <w:szCs w:val="20"/>
              </w:rPr>
              <w:t xml:space="preserve"> Top tertil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38D81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49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C785E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22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68158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95**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0EC19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8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24DC9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353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E2FBC4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2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856464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505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D3203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25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E885CB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172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05A885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9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C2C5F9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44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D5B3D3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24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47D3B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642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92464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30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C9E3AF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91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48687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9)</w:t>
            </w:r>
          </w:p>
        </w:tc>
      </w:tr>
      <w:tr w:rsidR="00DD7FB6" w:rsidRPr="00AE0002" w14:paraId="65878569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F9A7A5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Ag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6A11BD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09*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DB6CC9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8D3BED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00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E4DB70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672FE0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01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48829C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6B6E1C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04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10145A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8D9B26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08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29E86C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6A5DE0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03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442B86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EA96B2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09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47FF32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B9F3BE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14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6C959D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</w:tr>
      <w:tr w:rsidR="00DD7FB6" w:rsidRPr="00AE0002" w14:paraId="752A5E28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B15E8DC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sidual of age^2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292FFF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00*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C734C0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E37739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00**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05A4EA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38864F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00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2961AB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38BC72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01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46419E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F43957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00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ECA573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381AAE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00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08667C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F4789B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00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67C191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1DA48E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00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1E2B10A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</w:tr>
      <w:tr w:rsidR="00DD7FB6" w:rsidRPr="00AE0002" w14:paraId="260FAA4A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56B2B06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Female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B5E872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47*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474CF3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5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03F6E1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178**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C6E5545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4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FCA22D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159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8A765B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4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8F65F52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93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EB3A2F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6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C7F667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642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E8BF9B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5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AF7CAA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190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F274FF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5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6232F5E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05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8110DA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6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1451B2E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327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73307BF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5)</w:t>
            </w:r>
          </w:p>
        </w:tc>
      </w:tr>
      <w:tr w:rsidR="00DD7FB6" w:rsidRPr="00AE0002" w14:paraId="2FE934AB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204955A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Body Mass Index</w:t>
            </w:r>
          </w:p>
        </w:tc>
        <w:tc>
          <w:tcPr>
            <w:tcW w:w="3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4E2679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03***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CAC4FF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98571B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04***</w:t>
            </w:r>
          </w:p>
        </w:tc>
        <w:tc>
          <w:tcPr>
            <w:tcW w:w="26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F68DE1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51CD2F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08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DD58FC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4F923BA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39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4DC620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5A956A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19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C6DE94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5F9C4EB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02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0A84CC9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3A8F42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.004***</w:t>
            </w: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3AC34D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0741BC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005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215AB547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00)</w:t>
            </w:r>
          </w:p>
        </w:tc>
      </w:tr>
      <w:tr w:rsidR="00DD7FB6" w:rsidRPr="00AE0002" w14:paraId="1ED717FD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964FBA" w14:textId="77777777" w:rsidR="00DD7FB6" w:rsidRPr="00AE0002" w:rsidRDefault="00DD7FB6" w:rsidP="007928EE">
            <w:pPr>
              <w:spacing w:line="276" w:lineRule="auto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Constant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17D509C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1.985***</w:t>
            </w:r>
          </w:p>
        </w:tc>
        <w:tc>
          <w:tcPr>
            <w:tcW w:w="2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8A59CB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5)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9A3BAE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829***</w:t>
            </w: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45269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0)</w:t>
            </w: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E5B15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685***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2D12B93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2)</w:t>
            </w: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817F7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985***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C04DD7D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9)</w:t>
            </w: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B1E0A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.200***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0040AC9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5)</w:t>
            </w: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61E899F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1.053***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929958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4)</w:t>
            </w:r>
          </w:p>
        </w:tc>
        <w:tc>
          <w:tcPr>
            <w:tcW w:w="31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116CC1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2.478***</w:t>
            </w: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A861344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7)</w:t>
            </w:r>
          </w:p>
        </w:tc>
        <w:tc>
          <w:tcPr>
            <w:tcW w:w="31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9DC196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-2.243***</w:t>
            </w:r>
          </w:p>
        </w:tc>
        <w:tc>
          <w:tcPr>
            <w:tcW w:w="219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1885F0" w14:textId="77777777" w:rsidR="00DD7FB6" w:rsidRPr="00F565FF" w:rsidRDefault="00DD7FB6" w:rsidP="007928EE">
            <w:pPr>
              <w:spacing w:line="276" w:lineRule="auto"/>
              <w:jc w:val="center"/>
              <w:rPr>
                <w:color w:val="000000"/>
                <w:w w:val="90"/>
                <w:sz w:val="20"/>
                <w:szCs w:val="20"/>
              </w:rPr>
            </w:pPr>
            <w:r w:rsidRPr="003F3C93">
              <w:rPr>
                <w:color w:val="000000"/>
                <w:w w:val="90"/>
                <w:sz w:val="20"/>
                <w:szCs w:val="20"/>
              </w:rPr>
              <w:t>(.014)</w:t>
            </w:r>
          </w:p>
        </w:tc>
      </w:tr>
      <w:tr w:rsidR="00DD7FB6" w:rsidRPr="00AE0002" w14:paraId="0B9AD8C6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C0098C" w14:textId="77777777" w:rsidR="00DD7FB6" w:rsidRPr="00AE0002" w:rsidRDefault="00DD7FB6" w:rsidP="007928EE">
            <w:pPr>
              <w:spacing w:line="276" w:lineRule="auto"/>
              <w:jc w:val="right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Log pseudolikelihood</w:t>
            </w:r>
          </w:p>
        </w:tc>
        <w:tc>
          <w:tcPr>
            <w:tcW w:w="577" w:type="pct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E3B0206" w14:textId="77777777" w:rsidR="00DD7FB6" w:rsidRPr="00AE0002" w:rsidRDefault="00DD7FB6" w:rsidP="007928EE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  <w:r w:rsidRPr="00732985">
              <w:rPr>
                <w:color w:val="000000"/>
                <w:w w:val="90"/>
                <w:sz w:val="20"/>
                <w:szCs w:val="20"/>
              </w:rPr>
              <w:t>-3926511</w:t>
            </w:r>
          </w:p>
        </w:tc>
        <w:tc>
          <w:tcPr>
            <w:tcW w:w="579" w:type="pct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8C96291" w14:textId="77777777" w:rsidR="00DD7FB6" w:rsidRPr="00AE0002" w:rsidRDefault="00DD7FB6" w:rsidP="007928EE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531" w:type="pct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D72BF7" w14:textId="77777777" w:rsidR="00DD7FB6" w:rsidRPr="00AE0002" w:rsidRDefault="00DD7FB6" w:rsidP="007928EE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531" w:type="pct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9BE9405" w14:textId="77777777" w:rsidR="00DD7FB6" w:rsidRPr="00AE0002" w:rsidRDefault="00DD7FB6" w:rsidP="007928EE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41763B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619D49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DBC9EB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DE1264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744DE2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DCC2D9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2BE050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9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4942F6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</w:tr>
      <w:tr w:rsidR="00DD7FB6" w:rsidRPr="00AE0002" w14:paraId="6EC7245E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7ACBB7" w14:textId="77777777" w:rsidR="00DD7FB6" w:rsidRPr="00AE0002" w:rsidRDefault="00DD7FB6" w:rsidP="007928EE">
            <w:pPr>
              <w:spacing w:line="276" w:lineRule="auto"/>
              <w:jc w:val="right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AIC</w:t>
            </w:r>
          </w:p>
        </w:tc>
        <w:tc>
          <w:tcPr>
            <w:tcW w:w="57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E616A0" w14:textId="77777777" w:rsidR="00DD7FB6" w:rsidRPr="00AE0002" w:rsidRDefault="00DD7FB6" w:rsidP="007928EE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  <w:r w:rsidRPr="00732985">
              <w:rPr>
                <w:color w:val="000000"/>
                <w:w w:val="90"/>
                <w:sz w:val="20"/>
                <w:szCs w:val="20"/>
              </w:rPr>
              <w:t>7853245</w:t>
            </w:r>
          </w:p>
        </w:tc>
        <w:tc>
          <w:tcPr>
            <w:tcW w:w="579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FEEE96" w14:textId="77777777" w:rsidR="00DD7FB6" w:rsidRPr="00AE0002" w:rsidRDefault="00DD7FB6" w:rsidP="007928EE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53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F13D100" w14:textId="77777777" w:rsidR="00DD7FB6" w:rsidRPr="00AE0002" w:rsidRDefault="00DD7FB6" w:rsidP="007928EE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53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645C50A" w14:textId="77777777" w:rsidR="00DD7FB6" w:rsidRPr="00AE0002" w:rsidRDefault="00DD7FB6" w:rsidP="007928EE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DA4FAE1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D397974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F550C0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E27A818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689277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0C78885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1CD0D05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9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27933DB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</w:tr>
      <w:tr w:rsidR="00DD7FB6" w:rsidRPr="00AE0002" w14:paraId="4B804F1D" w14:textId="77777777" w:rsidTr="007928EE">
        <w:trPr>
          <w:trHeight w:val="320"/>
          <w:jc w:val="center"/>
        </w:trPr>
        <w:tc>
          <w:tcPr>
            <w:tcW w:w="65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CB1BED" w14:textId="77777777" w:rsidR="00DD7FB6" w:rsidRPr="00AE0002" w:rsidRDefault="00DD7FB6" w:rsidP="007928EE">
            <w:pPr>
              <w:spacing w:line="276" w:lineRule="auto"/>
              <w:jc w:val="right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BIC</w:t>
            </w:r>
          </w:p>
        </w:tc>
        <w:tc>
          <w:tcPr>
            <w:tcW w:w="57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2FB3960" w14:textId="77777777" w:rsidR="00DD7FB6" w:rsidRPr="00AE0002" w:rsidRDefault="00DD7FB6" w:rsidP="007928EE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  <w:r w:rsidRPr="00732985">
              <w:rPr>
                <w:color w:val="000000"/>
                <w:w w:val="90"/>
                <w:sz w:val="20"/>
                <w:szCs w:val="20"/>
              </w:rPr>
              <w:t>7853881</w:t>
            </w:r>
          </w:p>
        </w:tc>
        <w:tc>
          <w:tcPr>
            <w:tcW w:w="579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AD4EF65" w14:textId="77777777" w:rsidR="00DD7FB6" w:rsidRPr="00AE0002" w:rsidRDefault="00DD7FB6" w:rsidP="007928EE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53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5F0AF2A" w14:textId="77777777" w:rsidR="00DD7FB6" w:rsidRPr="00AE0002" w:rsidRDefault="00DD7FB6" w:rsidP="007928EE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53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D7C9DF3" w14:textId="77777777" w:rsidR="00DD7FB6" w:rsidRPr="00AE0002" w:rsidRDefault="00DD7FB6" w:rsidP="007928EE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C435E3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25431AA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3020553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F930E54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79989CE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8485CC9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B1C404A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9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5DB5CB5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</w:tr>
      <w:tr w:rsidR="00DD7FB6" w:rsidRPr="00AE0002" w14:paraId="2CF40165" w14:textId="77777777" w:rsidTr="007928EE">
        <w:trPr>
          <w:trHeight w:val="42"/>
          <w:jc w:val="center"/>
        </w:trPr>
        <w:tc>
          <w:tcPr>
            <w:tcW w:w="65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67F0B1" w14:textId="77777777" w:rsidR="00DD7FB6" w:rsidRPr="00AE0002" w:rsidRDefault="00DD7FB6" w:rsidP="007928EE">
            <w:pPr>
              <w:spacing w:line="276" w:lineRule="auto"/>
              <w:jc w:val="right"/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Observations</w:t>
            </w:r>
          </w:p>
        </w:tc>
        <w:tc>
          <w:tcPr>
            <w:tcW w:w="3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2897204" w14:textId="77777777" w:rsidR="00DD7FB6" w:rsidRPr="00AE0002" w:rsidRDefault="00DD7FB6" w:rsidP="007928EE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2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DE7FABE" w14:textId="77777777" w:rsidR="00DD7FB6" w:rsidRPr="00AE0002" w:rsidRDefault="00DD7FB6" w:rsidP="007928EE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  <w:r w:rsidRPr="00732985">
              <w:rPr>
                <w:color w:val="000000"/>
                <w:w w:val="90"/>
                <w:sz w:val="20"/>
                <w:szCs w:val="20"/>
              </w:rPr>
              <w:t>2,163</w:t>
            </w:r>
          </w:p>
        </w:tc>
        <w:tc>
          <w:tcPr>
            <w:tcW w:w="31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78B0517" w14:textId="77777777" w:rsidR="00DD7FB6" w:rsidRPr="00AE0002" w:rsidRDefault="00DD7FB6" w:rsidP="007928EE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26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4F3ACA" w14:textId="77777777" w:rsidR="00DD7FB6" w:rsidRPr="00AE0002" w:rsidRDefault="00DD7FB6" w:rsidP="007928EE">
            <w:pPr>
              <w:spacing w:line="276" w:lineRule="auto"/>
              <w:jc w:val="right"/>
              <w:rPr>
                <w:color w:val="000000"/>
                <w:w w:val="90"/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98F45C1" w14:textId="77777777" w:rsidR="00DD7FB6" w:rsidRPr="00AE0002" w:rsidRDefault="00DD7FB6" w:rsidP="007928EE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873C5F1" w14:textId="77777777" w:rsidR="00DD7FB6" w:rsidRPr="00AE0002" w:rsidRDefault="00DD7FB6" w:rsidP="007928EE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C7D9DAB" w14:textId="77777777" w:rsidR="00DD7FB6" w:rsidRPr="00AE0002" w:rsidRDefault="00DD7FB6" w:rsidP="007928EE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A169146" w14:textId="77777777" w:rsidR="00DD7FB6" w:rsidRPr="00AE0002" w:rsidRDefault="00DD7FB6" w:rsidP="007928EE">
            <w:pPr>
              <w:spacing w:line="276" w:lineRule="auto"/>
              <w:jc w:val="right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ECFF07D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49BEE1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2CA4EB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BF836A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21749D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2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98395A9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31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113A15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19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EDE841" w14:textId="77777777" w:rsidR="00DD7FB6" w:rsidRPr="00AE0002" w:rsidRDefault="00DD7FB6" w:rsidP="007928EE">
            <w:pPr>
              <w:jc w:val="center"/>
              <w:rPr>
                <w:sz w:val="20"/>
                <w:szCs w:val="20"/>
              </w:rPr>
            </w:pPr>
          </w:p>
        </w:tc>
      </w:tr>
      <w:tr w:rsidR="00DD7FB6" w:rsidRPr="00AE0002" w14:paraId="4B6D036C" w14:textId="77777777" w:rsidTr="007928EE">
        <w:trPr>
          <w:gridAfter w:val="1"/>
          <w:wAfter w:w="6" w:type="pct"/>
          <w:trHeight w:val="320"/>
          <w:jc w:val="center"/>
        </w:trPr>
        <w:tc>
          <w:tcPr>
            <w:tcW w:w="4994" w:type="pct"/>
            <w:gridSpan w:val="17"/>
            <w:tcBorders>
              <w:left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E65C3B" w14:textId="77777777" w:rsidR="00DD7FB6" w:rsidRPr="00AE0002" w:rsidRDefault="00DD7FB6" w:rsidP="007928EE">
            <w:pPr>
              <w:rPr>
                <w:sz w:val="20"/>
                <w:szCs w:val="20"/>
              </w:rPr>
            </w:pPr>
            <w:r w:rsidRPr="00AE0002">
              <w:rPr>
                <w:sz w:val="20"/>
                <w:szCs w:val="20"/>
              </w:rPr>
              <w:t>Statistical significance code: * p&lt;.05, ** p&lt;.01, *** p&lt;.001</w:t>
            </w:r>
          </w:p>
        </w:tc>
      </w:tr>
    </w:tbl>
    <w:p w14:paraId="302924B8" w14:textId="77777777" w:rsidR="00DD7FB6" w:rsidRDefault="00DD7FB6" w:rsidP="00DD7FB6">
      <w:r>
        <w:br w:type="page"/>
      </w:r>
    </w:p>
    <w:p w14:paraId="3572828F" w14:textId="77777777" w:rsidR="00DD7FB6" w:rsidRDefault="00DD7FB6" w:rsidP="00DD7FB6">
      <w:pPr>
        <w:jc w:val="center"/>
        <w:rPr>
          <w:sz w:val="20"/>
          <w:szCs w:val="20"/>
        </w:rPr>
        <w:sectPr w:rsidR="00DD7FB6" w:rsidSect="003F3C93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8A0E4B6" w14:textId="07916A07" w:rsidR="00137CB1" w:rsidRDefault="00137CB1" w:rsidP="00030BCB">
      <w:pPr>
        <w:pStyle w:val="ListParagraph"/>
        <w:numPr>
          <w:ilvl w:val="0"/>
          <w:numId w:val="3"/>
        </w:numPr>
        <w:rPr>
          <w:b/>
          <w:bCs/>
        </w:rPr>
      </w:pPr>
      <w:r>
        <w:rPr>
          <w:b/>
          <w:bCs/>
        </w:rPr>
        <w:lastRenderedPageBreak/>
        <w:t xml:space="preserve">GLM results </w:t>
      </w:r>
      <w:r w:rsidRPr="00137CB1">
        <w:rPr>
          <w:b/>
          <w:bCs/>
        </w:rPr>
        <w:t>for MIDUS 1 and MIDUS Refresher</w:t>
      </w:r>
    </w:p>
    <w:p w14:paraId="5A459F25" w14:textId="268B15DF" w:rsidR="00137CB1" w:rsidRDefault="00137CB1" w:rsidP="00030BCB">
      <w:pPr>
        <w:pStyle w:val="ListParagraph"/>
        <w:numPr>
          <w:ilvl w:val="0"/>
          <w:numId w:val="4"/>
        </w:numPr>
        <w:rPr>
          <w:b/>
          <w:bCs/>
        </w:rPr>
      </w:pPr>
      <w:r>
        <w:rPr>
          <w:b/>
          <w:bCs/>
        </w:rPr>
        <w:t>MIDUS 1</w:t>
      </w:r>
    </w:p>
    <w:p w14:paraId="453D6328" w14:textId="208F4815" w:rsidR="008118ED" w:rsidRDefault="008118ED" w:rsidP="008118ED">
      <w:pPr>
        <w:pStyle w:val="Caption"/>
        <w:keepNext/>
      </w:pPr>
    </w:p>
    <w:tbl>
      <w:tblPr>
        <w:tblW w:w="0" w:type="auto"/>
        <w:jc w:val="center"/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2340"/>
        <w:gridCol w:w="1300"/>
        <w:gridCol w:w="1310"/>
      </w:tblGrid>
      <w:tr w:rsidR="00506BE8" w:rsidRPr="003430A0" w14:paraId="2B6763D8" w14:textId="77777777" w:rsidTr="007928EE">
        <w:trPr>
          <w:trHeight w:val="300"/>
          <w:jc w:val="center"/>
        </w:trPr>
        <w:tc>
          <w:tcPr>
            <w:tcW w:w="4950" w:type="dxa"/>
            <w:gridSpan w:val="3"/>
            <w:tcBorders>
              <w:left w:val="nil"/>
              <w:bottom w:val="single" w:sz="6" w:space="0" w:color="auto"/>
              <w:right w:val="nil"/>
            </w:tcBorders>
            <w:vAlign w:val="center"/>
          </w:tcPr>
          <w:p w14:paraId="4246A652" w14:textId="43FC5F46" w:rsidR="00506BE8" w:rsidRPr="0045054E" w:rsidRDefault="008118ED" w:rsidP="008118ED">
            <w:pPr>
              <w:pStyle w:val="Caption"/>
              <w:keepNext/>
              <w:rPr>
                <w:b/>
                <w:bCs/>
                <w:color w:val="000000"/>
              </w:rPr>
            </w:pPr>
            <w:r w:rsidRPr="008118ED">
              <w:rPr>
                <w:color w:val="auto"/>
              </w:rPr>
              <w:t xml:space="preserve">Table </w:t>
            </w:r>
            <w:r w:rsidRPr="008118ED">
              <w:rPr>
                <w:color w:val="auto"/>
              </w:rPr>
              <w:fldChar w:fldCharType="begin"/>
            </w:r>
            <w:r w:rsidRPr="008118ED">
              <w:rPr>
                <w:color w:val="auto"/>
              </w:rPr>
              <w:instrText xml:space="preserve"> SEQ Table \* ARABIC </w:instrText>
            </w:r>
            <w:r w:rsidRPr="008118ED">
              <w:rPr>
                <w:color w:val="auto"/>
              </w:rPr>
              <w:fldChar w:fldCharType="separate"/>
            </w:r>
            <w:r>
              <w:rPr>
                <w:noProof/>
                <w:color w:val="auto"/>
              </w:rPr>
              <w:t>5</w:t>
            </w:r>
            <w:r w:rsidRPr="008118ED">
              <w:rPr>
                <w:color w:val="auto"/>
              </w:rPr>
              <w:fldChar w:fldCharType="end"/>
            </w:r>
            <w:r w:rsidRPr="008118ED">
              <w:rPr>
                <w:color w:val="auto"/>
              </w:rPr>
              <w:t>A</w:t>
            </w:r>
            <w:r w:rsidRPr="008118ED">
              <w:rPr>
                <w:color w:val="auto"/>
              </w:rPr>
              <w:t xml:space="preserve">. GLM parameter estimates for overall index of discrimination </w:t>
            </w:r>
            <w:r w:rsidR="00596E07">
              <w:rPr>
                <w:color w:val="auto"/>
              </w:rPr>
              <w:t>(</w:t>
            </w:r>
            <w:r w:rsidRPr="008118ED">
              <w:rPr>
                <w:color w:val="auto"/>
              </w:rPr>
              <w:t>MIDUS 1</w:t>
            </w:r>
            <w:r w:rsidR="00596E07">
              <w:rPr>
                <w:color w:val="auto"/>
              </w:rPr>
              <w:t>)</w:t>
            </w:r>
          </w:p>
        </w:tc>
      </w:tr>
      <w:tr w:rsidR="00506BE8" w:rsidRPr="00D44D79" w14:paraId="07850E3F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86E16F5" w14:textId="77777777" w:rsidR="00506BE8" w:rsidRPr="00D44D79" w:rsidRDefault="00506BE8" w:rsidP="007928EE">
            <w:pPr>
              <w:autoSpaceDE w:val="0"/>
              <w:autoSpaceDN w:val="0"/>
              <w:adjustRightInd w:val="0"/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2738566" w14:textId="77777777" w:rsidR="00506BE8" w:rsidRPr="00D44D79" w:rsidRDefault="00506BE8" w:rsidP="007928EE">
            <w:pPr>
              <w:autoSpaceDE w:val="0"/>
              <w:autoSpaceDN w:val="0"/>
              <w:adjustRightInd w:val="0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44D79">
              <w:rPr>
                <w:b/>
                <w:bCs/>
                <w:color w:val="000000"/>
                <w:sz w:val="20"/>
                <w:szCs w:val="20"/>
              </w:rPr>
              <w:t>Coeff.</w:t>
            </w:r>
          </w:p>
        </w:tc>
        <w:tc>
          <w:tcPr>
            <w:tcW w:w="1310" w:type="dxa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4D1966F" w14:textId="77777777" w:rsidR="00506BE8" w:rsidRPr="00D44D79" w:rsidRDefault="00506BE8" w:rsidP="007928EE">
            <w:pPr>
              <w:autoSpaceDE w:val="0"/>
              <w:autoSpaceDN w:val="0"/>
              <w:adjustRightInd w:val="0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44D79">
              <w:rPr>
                <w:b/>
                <w:bCs/>
                <w:color w:val="000000"/>
                <w:sz w:val="20"/>
                <w:szCs w:val="20"/>
              </w:rPr>
              <w:t>SE</w:t>
            </w:r>
          </w:p>
        </w:tc>
      </w:tr>
      <w:tr w:rsidR="00506BE8" w:rsidRPr="003430A0" w14:paraId="7F2CE7E0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6804C46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Black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2FAD48C" w14:textId="77777777" w:rsidR="00506BE8" w:rsidRPr="00AB019F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401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BB8E4C2" w14:textId="77777777" w:rsidR="00506BE8" w:rsidRPr="00AB019F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(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312)</w:t>
            </w:r>
          </w:p>
        </w:tc>
      </w:tr>
      <w:tr w:rsidR="00506BE8" w:rsidRPr="003430A0" w14:paraId="5D2FB49E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C870E3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Some colleg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9F9FB0" w14:textId="77777777" w:rsidR="00506BE8" w:rsidRPr="00AB019F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218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BDFA14" w14:textId="77777777" w:rsidR="00506BE8" w:rsidRPr="00AB019F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(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116)</w:t>
            </w:r>
          </w:p>
        </w:tc>
      </w:tr>
      <w:tr w:rsidR="00506BE8" w:rsidRPr="003430A0" w14:paraId="24C1B49B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310C0F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At least B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A85C31" w14:textId="77777777" w:rsidR="00506BE8" w:rsidRPr="00AB019F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362**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E574E1" w14:textId="77777777" w:rsidR="00506BE8" w:rsidRPr="00AB019F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(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115)</w:t>
            </w:r>
          </w:p>
        </w:tc>
      </w:tr>
      <w:tr w:rsidR="00506BE8" w:rsidRPr="003430A0" w14:paraId="18DD28CF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3A621F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Black X Some colleg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D3017F" w14:textId="77777777" w:rsidR="00506BE8" w:rsidRPr="00AB019F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362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1ED54DB" w14:textId="77777777" w:rsidR="00506BE8" w:rsidRPr="00AB019F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(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318)</w:t>
            </w:r>
          </w:p>
        </w:tc>
      </w:tr>
      <w:tr w:rsidR="00506BE8" w:rsidRPr="003430A0" w14:paraId="5372E25F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73391B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Black X At least B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62AB96" w14:textId="77777777" w:rsidR="00506BE8" w:rsidRPr="00AB019F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411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65D46D3" w14:textId="77777777" w:rsidR="00506BE8" w:rsidRPr="00AB019F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(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410)</w:t>
            </w:r>
          </w:p>
        </w:tc>
      </w:tr>
      <w:tr w:rsidR="00506BE8" w:rsidRPr="003430A0" w14:paraId="6E16A816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63288E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Mid tertil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17CBD1" w14:textId="77777777" w:rsidR="00506BE8" w:rsidRPr="00AB019F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-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098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7F2F10F" w14:textId="77777777" w:rsidR="00506BE8" w:rsidRPr="00AB019F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(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110)</w:t>
            </w:r>
          </w:p>
        </w:tc>
      </w:tr>
      <w:tr w:rsidR="00506BE8" w:rsidRPr="003430A0" w14:paraId="779DBB9E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3B3373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Top tertil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31AC80" w14:textId="77777777" w:rsidR="00506BE8" w:rsidRPr="00AB019F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-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048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4B38FBB" w14:textId="77777777" w:rsidR="00506BE8" w:rsidRPr="00AB019F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(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121)</w:t>
            </w:r>
          </w:p>
        </w:tc>
      </w:tr>
      <w:tr w:rsidR="00506BE8" w:rsidRPr="003430A0" w14:paraId="01E06118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338F8F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Black X Mid tertil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A176832" w14:textId="77777777" w:rsidR="00506BE8" w:rsidRPr="00AB019F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860**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F051AC1" w14:textId="77777777" w:rsidR="00506BE8" w:rsidRPr="00AB019F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(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313)</w:t>
            </w:r>
          </w:p>
        </w:tc>
      </w:tr>
      <w:tr w:rsidR="00506BE8" w:rsidRPr="003430A0" w14:paraId="71C57EC6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F97651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Black X Top tertil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3CB56D" w14:textId="77777777" w:rsidR="00506BE8" w:rsidRPr="00AB019F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1.255***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0909B0" w14:textId="77777777" w:rsidR="00506BE8" w:rsidRPr="00AB019F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(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297)</w:t>
            </w:r>
          </w:p>
        </w:tc>
      </w:tr>
      <w:tr w:rsidR="00506BE8" w:rsidRPr="003430A0" w14:paraId="397FB418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9D69F7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F70244" w14:textId="77777777" w:rsidR="00506BE8" w:rsidRPr="00AB019F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-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016***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C1EED3B" w14:textId="77777777" w:rsidR="00506BE8" w:rsidRPr="00AB019F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(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004)</w:t>
            </w:r>
          </w:p>
        </w:tc>
      </w:tr>
      <w:tr w:rsidR="00506BE8" w:rsidRPr="003430A0" w14:paraId="4DD4767E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2CD761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Residual of</w:t>
            </w:r>
            <w:r w:rsidRPr="0045054E">
              <w:rPr>
                <w:b/>
                <w:bCs/>
                <w:sz w:val="20"/>
                <w:szCs w:val="20"/>
              </w:rPr>
              <w:t xml:space="preserve"> </w:t>
            </w:r>
            <w:r>
              <w:rPr>
                <w:b/>
                <w:bCs/>
                <w:sz w:val="20"/>
                <w:szCs w:val="20"/>
              </w:rPr>
              <w:t xml:space="preserve">squared </w:t>
            </w:r>
            <w:r w:rsidRPr="0045054E">
              <w:rPr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4F9C33" w14:textId="77777777" w:rsidR="00506BE8" w:rsidRPr="00AB019F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-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001***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B282305" w14:textId="77777777" w:rsidR="00506BE8" w:rsidRPr="00AB019F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(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000)</w:t>
            </w:r>
          </w:p>
        </w:tc>
      </w:tr>
      <w:tr w:rsidR="00506BE8" w:rsidRPr="003430A0" w14:paraId="536C58F0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D2AD64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sz w:val="20"/>
                <w:szCs w:val="20"/>
              </w:rPr>
              <w:t>Femal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52CB91" w14:textId="77777777" w:rsidR="00506BE8" w:rsidRPr="00AB019F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239**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58456E" w14:textId="77777777" w:rsidR="00506BE8" w:rsidRPr="00AB019F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(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086)</w:t>
            </w:r>
          </w:p>
        </w:tc>
      </w:tr>
      <w:tr w:rsidR="00506BE8" w:rsidRPr="003430A0" w14:paraId="071513CD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9CD011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sz w:val="20"/>
                <w:szCs w:val="20"/>
              </w:rPr>
              <w:t>Body Mass Index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E7170E" w14:textId="77777777" w:rsidR="00506BE8" w:rsidRPr="00AB019F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022*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6C7018" w14:textId="77777777" w:rsidR="00506BE8" w:rsidRPr="00AB019F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(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008)</w:t>
            </w:r>
          </w:p>
        </w:tc>
      </w:tr>
      <w:tr w:rsidR="00506BE8" w:rsidRPr="003430A0" w14:paraId="511752C0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4EA55319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Constant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bottom"/>
          </w:tcPr>
          <w:p w14:paraId="3771C5B1" w14:textId="77777777" w:rsidR="00506BE8" w:rsidRPr="00AB019F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-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586</w:t>
            </w:r>
          </w:p>
        </w:tc>
        <w:tc>
          <w:tcPr>
            <w:tcW w:w="131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bottom"/>
          </w:tcPr>
          <w:p w14:paraId="22B9E873" w14:textId="77777777" w:rsidR="00506BE8" w:rsidRPr="00AB019F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C91A72">
              <w:rPr>
                <w:color w:val="000000"/>
                <w:sz w:val="20"/>
                <w:szCs w:val="20"/>
              </w:rPr>
              <w:t>(</w:t>
            </w:r>
            <w:r w:rsidRPr="00AB019F">
              <w:rPr>
                <w:color w:val="000000"/>
                <w:sz w:val="20"/>
                <w:szCs w:val="20"/>
              </w:rPr>
              <w:t>.</w:t>
            </w:r>
            <w:r w:rsidRPr="00C91A72">
              <w:rPr>
                <w:color w:val="000000"/>
                <w:sz w:val="20"/>
                <w:szCs w:val="20"/>
              </w:rPr>
              <w:t>314)</w:t>
            </w:r>
          </w:p>
        </w:tc>
      </w:tr>
      <w:tr w:rsidR="00506BE8" w:rsidRPr="003430A0" w14:paraId="4CB8522F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CE7AD4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AIC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4AB9C8" w14:textId="77777777" w:rsidR="00506BE8" w:rsidRPr="00006A3D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AB019F">
              <w:rPr>
                <w:color w:val="000000"/>
                <w:sz w:val="20"/>
                <w:szCs w:val="20"/>
              </w:rPr>
              <w:t>4802917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C61249" w14:textId="77777777" w:rsidR="00506BE8" w:rsidRPr="00D162A6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FF0000"/>
                <w:sz w:val="20"/>
                <w:szCs w:val="20"/>
              </w:rPr>
            </w:pPr>
          </w:p>
        </w:tc>
      </w:tr>
      <w:tr w:rsidR="00506BE8" w:rsidRPr="003430A0" w14:paraId="0609CC1C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35C2D8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BIC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80B647" w14:textId="77777777" w:rsidR="00506BE8" w:rsidRPr="00006A3D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AB019F">
              <w:rPr>
                <w:color w:val="000000"/>
                <w:sz w:val="20"/>
                <w:szCs w:val="20"/>
              </w:rPr>
              <w:t>4803008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DDAB84" w14:textId="77777777" w:rsidR="00506BE8" w:rsidRPr="00D162A6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FF0000"/>
                <w:sz w:val="20"/>
                <w:szCs w:val="20"/>
              </w:rPr>
            </w:pPr>
          </w:p>
        </w:tc>
      </w:tr>
      <w:tr w:rsidR="00506BE8" w:rsidRPr="003430A0" w14:paraId="6A9B6A25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E809E4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D040C1" w14:textId="77777777" w:rsidR="00506BE8" w:rsidRPr="00006A3D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50E62E" w14:textId="77777777" w:rsidR="00506BE8" w:rsidRPr="00D162A6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FF0000"/>
                <w:sz w:val="20"/>
                <w:szCs w:val="20"/>
              </w:rPr>
            </w:pPr>
          </w:p>
        </w:tc>
      </w:tr>
      <w:tr w:rsidR="00506BE8" w:rsidRPr="003430A0" w14:paraId="75CF77F8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43FBF5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 xml:space="preserve">Log </w:t>
            </w:r>
            <w:r w:rsidRPr="0045054E">
              <w:rPr>
                <w:b/>
                <w:bCs/>
                <w:color w:val="000000"/>
                <w:sz w:val="20"/>
                <w:szCs w:val="20"/>
                <w:lang w:eastAsia="ko-KR"/>
              </w:rPr>
              <w:t>pseudo</w:t>
            </w:r>
            <w:r w:rsidRPr="0045054E">
              <w:rPr>
                <w:b/>
                <w:bCs/>
                <w:color w:val="000000"/>
                <w:sz w:val="20"/>
                <w:szCs w:val="20"/>
              </w:rPr>
              <w:t>likelihood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25E323" w14:textId="77777777" w:rsidR="00506BE8" w:rsidRPr="00006A3D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AB019F">
              <w:rPr>
                <w:color w:val="000000"/>
                <w:sz w:val="20"/>
                <w:szCs w:val="20"/>
              </w:rPr>
              <w:t>-240144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87763A" w14:textId="77777777" w:rsidR="00506BE8" w:rsidRPr="00D162A6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FF0000"/>
                <w:sz w:val="20"/>
                <w:szCs w:val="20"/>
              </w:rPr>
            </w:pPr>
          </w:p>
        </w:tc>
      </w:tr>
      <w:tr w:rsidR="00506BE8" w:rsidRPr="003430A0" w14:paraId="4E0E36FB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33A4A53" w14:textId="77777777" w:rsidR="00506BE8" w:rsidRPr="0045054E" w:rsidRDefault="00506BE8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Observations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5E4214E9" w14:textId="77777777" w:rsidR="00506BE8" w:rsidRPr="00006A3D" w:rsidRDefault="00506BE8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AB019F">
              <w:rPr>
                <w:color w:val="000000"/>
                <w:sz w:val="20"/>
                <w:szCs w:val="20"/>
              </w:rPr>
              <w:t>5,036</w:t>
            </w:r>
          </w:p>
        </w:tc>
        <w:tc>
          <w:tcPr>
            <w:tcW w:w="131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282928C8" w14:textId="77777777" w:rsidR="00506BE8" w:rsidRPr="00D162A6" w:rsidRDefault="00506BE8" w:rsidP="007928EE">
            <w:pPr>
              <w:autoSpaceDE w:val="0"/>
              <w:autoSpaceDN w:val="0"/>
              <w:adjustRightInd w:val="0"/>
              <w:jc w:val="center"/>
              <w:rPr>
                <w:color w:val="FF0000"/>
                <w:sz w:val="20"/>
                <w:szCs w:val="20"/>
              </w:rPr>
            </w:pPr>
          </w:p>
        </w:tc>
      </w:tr>
      <w:tr w:rsidR="00506BE8" w:rsidRPr="003430A0" w14:paraId="094A4D6B" w14:textId="77777777" w:rsidTr="007928EE">
        <w:trPr>
          <w:trHeight w:val="300"/>
          <w:jc w:val="center"/>
        </w:trPr>
        <w:tc>
          <w:tcPr>
            <w:tcW w:w="4950" w:type="dxa"/>
            <w:gridSpan w:val="3"/>
            <w:tcBorders>
              <w:top w:val="single" w:sz="6" w:space="0" w:color="auto"/>
              <w:left w:val="nil"/>
              <w:right w:val="nil"/>
            </w:tcBorders>
            <w:vAlign w:val="center"/>
          </w:tcPr>
          <w:p w14:paraId="1260091D" w14:textId="77777777" w:rsidR="00506BE8" w:rsidRPr="00FD4F05" w:rsidRDefault="00506BE8" w:rsidP="007928EE">
            <w:pPr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 w:rsidRPr="00FD4F05">
              <w:rPr>
                <w:color w:val="000000"/>
                <w:sz w:val="20"/>
                <w:szCs w:val="20"/>
              </w:rPr>
              <w:t>Statistical significance code: * p&lt;.05, ** p&lt;.01, *** p&lt;.001</w:t>
            </w:r>
          </w:p>
        </w:tc>
      </w:tr>
    </w:tbl>
    <w:p w14:paraId="7B847C01" w14:textId="77777777" w:rsidR="00A6666D" w:rsidRPr="008118ED" w:rsidRDefault="00A6666D" w:rsidP="008118ED">
      <w:pPr>
        <w:pStyle w:val="ListParagraph"/>
        <w:ind w:left="1440"/>
        <w:rPr>
          <w:sz w:val="20"/>
          <w:szCs w:val="20"/>
        </w:rPr>
      </w:pPr>
    </w:p>
    <w:p w14:paraId="24963437" w14:textId="7FC8DF80" w:rsidR="008118ED" w:rsidRDefault="008118ED">
      <w:r>
        <w:br w:type="page"/>
      </w:r>
    </w:p>
    <w:p w14:paraId="3BF73492" w14:textId="50006F7E" w:rsidR="00137CB1" w:rsidRDefault="00137CB1" w:rsidP="00030BCB">
      <w:pPr>
        <w:pStyle w:val="ListParagraph"/>
        <w:numPr>
          <w:ilvl w:val="0"/>
          <w:numId w:val="4"/>
        </w:numPr>
        <w:rPr>
          <w:b/>
          <w:bCs/>
        </w:rPr>
      </w:pPr>
      <w:r w:rsidRPr="00137CB1">
        <w:rPr>
          <w:b/>
          <w:bCs/>
        </w:rPr>
        <w:lastRenderedPageBreak/>
        <w:t>MIDUS Refresher</w:t>
      </w:r>
    </w:p>
    <w:p w14:paraId="03F9AF4E" w14:textId="7BAC3856" w:rsidR="008118ED" w:rsidRPr="008118ED" w:rsidRDefault="008118ED" w:rsidP="008118ED">
      <w:pPr>
        <w:pStyle w:val="Caption"/>
        <w:keepNext/>
        <w:rPr>
          <w:color w:val="auto"/>
        </w:rPr>
      </w:pPr>
    </w:p>
    <w:tbl>
      <w:tblPr>
        <w:tblW w:w="0" w:type="auto"/>
        <w:jc w:val="center"/>
        <w:tblLayout w:type="fixed"/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2340"/>
        <w:gridCol w:w="1300"/>
        <w:gridCol w:w="1310"/>
      </w:tblGrid>
      <w:tr w:rsidR="00DD7FB6" w:rsidRPr="003430A0" w14:paraId="136F8CCD" w14:textId="77777777" w:rsidTr="007928EE">
        <w:trPr>
          <w:trHeight w:val="300"/>
          <w:jc w:val="center"/>
        </w:trPr>
        <w:tc>
          <w:tcPr>
            <w:tcW w:w="4950" w:type="dxa"/>
            <w:gridSpan w:val="3"/>
            <w:tcBorders>
              <w:left w:val="nil"/>
              <w:bottom w:val="single" w:sz="6" w:space="0" w:color="auto"/>
              <w:right w:val="nil"/>
            </w:tcBorders>
            <w:vAlign w:val="center"/>
          </w:tcPr>
          <w:p w14:paraId="123196B6" w14:textId="75C57A5E" w:rsidR="00DD7FB6" w:rsidRPr="003F3C93" w:rsidRDefault="008118ED" w:rsidP="00596E07">
            <w:pPr>
              <w:pStyle w:val="Caption"/>
              <w:keepNext/>
              <w:rPr>
                <w:b/>
                <w:bCs/>
                <w:color w:val="000000"/>
                <w:sz w:val="20"/>
                <w:szCs w:val="20"/>
              </w:rPr>
            </w:pPr>
            <w:r w:rsidRPr="008118ED">
              <w:rPr>
                <w:color w:val="auto"/>
              </w:rPr>
              <w:t xml:space="preserve">Table </w:t>
            </w:r>
            <w:r w:rsidRPr="008118ED">
              <w:rPr>
                <w:color w:val="auto"/>
              </w:rPr>
              <w:fldChar w:fldCharType="begin"/>
            </w:r>
            <w:r w:rsidRPr="008118ED">
              <w:rPr>
                <w:color w:val="auto"/>
              </w:rPr>
              <w:instrText xml:space="preserve"> SEQ Table \* ARABIC </w:instrText>
            </w:r>
            <w:r w:rsidRPr="008118ED">
              <w:rPr>
                <w:color w:val="auto"/>
              </w:rPr>
              <w:fldChar w:fldCharType="separate"/>
            </w:r>
            <w:r w:rsidRPr="008118ED">
              <w:rPr>
                <w:color w:val="auto"/>
              </w:rPr>
              <w:t>6</w:t>
            </w:r>
            <w:r w:rsidRPr="008118ED">
              <w:rPr>
                <w:color w:val="auto"/>
              </w:rPr>
              <w:fldChar w:fldCharType="end"/>
            </w:r>
            <w:r w:rsidRPr="008118ED">
              <w:rPr>
                <w:color w:val="auto"/>
              </w:rPr>
              <w:t>A. GLM parameter estimates for overall index of discrimination (MIDUS Refresher)</w:t>
            </w:r>
          </w:p>
        </w:tc>
      </w:tr>
      <w:tr w:rsidR="00DD7FB6" w:rsidRPr="00D44D79" w14:paraId="2A412F4B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794F4B" w14:textId="77777777" w:rsidR="00DD7FB6" w:rsidRPr="00D44D79" w:rsidRDefault="00DD7FB6" w:rsidP="007928EE">
            <w:pPr>
              <w:autoSpaceDE w:val="0"/>
              <w:autoSpaceDN w:val="0"/>
              <w:adjustRightInd w:val="0"/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DE3BA46" w14:textId="77777777" w:rsidR="00DD7FB6" w:rsidRPr="00D44D79" w:rsidRDefault="00DD7FB6" w:rsidP="007928EE">
            <w:pPr>
              <w:autoSpaceDE w:val="0"/>
              <w:autoSpaceDN w:val="0"/>
              <w:adjustRightInd w:val="0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44D79">
              <w:rPr>
                <w:b/>
                <w:bCs/>
                <w:color w:val="000000"/>
                <w:sz w:val="20"/>
                <w:szCs w:val="20"/>
              </w:rPr>
              <w:t>Coeff.</w:t>
            </w:r>
          </w:p>
        </w:tc>
        <w:tc>
          <w:tcPr>
            <w:tcW w:w="1310" w:type="dxa"/>
            <w:tcBorders>
              <w:top w:val="single" w:sz="6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6DFAF4" w14:textId="77777777" w:rsidR="00DD7FB6" w:rsidRPr="00D44D79" w:rsidRDefault="00DD7FB6" w:rsidP="007928EE">
            <w:pPr>
              <w:autoSpaceDE w:val="0"/>
              <w:autoSpaceDN w:val="0"/>
              <w:adjustRightInd w:val="0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44D79">
              <w:rPr>
                <w:b/>
                <w:bCs/>
                <w:color w:val="000000"/>
                <w:sz w:val="20"/>
                <w:szCs w:val="20"/>
              </w:rPr>
              <w:t>SE</w:t>
            </w:r>
          </w:p>
        </w:tc>
      </w:tr>
      <w:tr w:rsidR="00DD7FB6" w:rsidRPr="003430A0" w14:paraId="25381B2D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1C0231E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Black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3100BB1" w14:textId="77777777" w:rsidR="00DD7FB6" w:rsidRPr="00AB019F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179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799D5E50" w14:textId="77777777" w:rsidR="00DD7FB6" w:rsidRPr="00AB019F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(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225)</w:t>
            </w:r>
          </w:p>
        </w:tc>
      </w:tr>
      <w:tr w:rsidR="00DD7FB6" w:rsidRPr="003430A0" w14:paraId="3B50A94E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77476A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Some colleg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FBA4F2" w14:textId="77777777" w:rsidR="00DD7FB6" w:rsidRPr="00AB019F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132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F3A012" w14:textId="77777777" w:rsidR="00DD7FB6" w:rsidRPr="00AB019F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(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100)</w:t>
            </w:r>
          </w:p>
        </w:tc>
      </w:tr>
      <w:tr w:rsidR="00DD7FB6" w:rsidRPr="003430A0" w14:paraId="476992C3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7BFC37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At least B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878C84" w14:textId="77777777" w:rsidR="00DD7FB6" w:rsidRPr="00AB019F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-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158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26892F" w14:textId="77777777" w:rsidR="00DD7FB6" w:rsidRPr="00AB019F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(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105)</w:t>
            </w:r>
          </w:p>
        </w:tc>
      </w:tr>
      <w:tr w:rsidR="00DD7FB6" w:rsidRPr="003430A0" w14:paraId="131137B8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300FA4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Black X Some colleg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D4E763" w14:textId="77777777" w:rsidR="00DD7FB6" w:rsidRPr="00AB019F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448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BD8E84" w14:textId="77777777" w:rsidR="00DD7FB6" w:rsidRPr="00AB019F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(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332)</w:t>
            </w:r>
          </w:p>
        </w:tc>
      </w:tr>
      <w:tr w:rsidR="00DD7FB6" w:rsidRPr="003430A0" w14:paraId="7F14B10E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93588D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Black X At least BA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DB8D05F" w14:textId="77777777" w:rsidR="00DD7FB6" w:rsidRPr="00AB019F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765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61E9A5D" w14:textId="77777777" w:rsidR="00DD7FB6" w:rsidRPr="00AB019F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(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396)</w:t>
            </w:r>
          </w:p>
        </w:tc>
      </w:tr>
      <w:tr w:rsidR="00DD7FB6" w:rsidRPr="003430A0" w14:paraId="436EA72F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D96D08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Mid tertil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B38AAFD" w14:textId="77777777" w:rsidR="00DD7FB6" w:rsidRPr="00AB019F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-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117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049901" w14:textId="77777777" w:rsidR="00DD7FB6" w:rsidRPr="00AB019F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(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096)</w:t>
            </w:r>
          </w:p>
        </w:tc>
      </w:tr>
      <w:tr w:rsidR="00DD7FB6" w:rsidRPr="003430A0" w14:paraId="02EDF2B7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109E87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Top tertil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39E5C77" w14:textId="77777777" w:rsidR="00DD7FB6" w:rsidRPr="00AB019F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-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039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D4DF648" w14:textId="77777777" w:rsidR="00DD7FB6" w:rsidRPr="00AB019F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(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121)</w:t>
            </w:r>
          </w:p>
        </w:tc>
      </w:tr>
      <w:tr w:rsidR="00DD7FB6" w:rsidRPr="003430A0" w14:paraId="2A1861FB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84FFB0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Black X Mid tertil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51FF65" w14:textId="77777777" w:rsidR="00DD7FB6" w:rsidRPr="00AB019F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-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06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EBFAB38" w14:textId="77777777" w:rsidR="00DD7FB6" w:rsidRPr="00AB019F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(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333)</w:t>
            </w:r>
          </w:p>
        </w:tc>
      </w:tr>
      <w:tr w:rsidR="00DD7FB6" w:rsidRPr="003430A0" w14:paraId="194C22B0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739D79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Black X Top tertil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6CE2C7" w14:textId="77777777" w:rsidR="00DD7FB6" w:rsidRPr="00AB019F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-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199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44D280" w14:textId="77777777" w:rsidR="00DD7FB6" w:rsidRPr="00AB019F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(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491)</w:t>
            </w:r>
          </w:p>
        </w:tc>
      </w:tr>
      <w:tr w:rsidR="00DD7FB6" w:rsidRPr="003430A0" w14:paraId="238D7A0C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DB7788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855BB9" w14:textId="77777777" w:rsidR="00DD7FB6" w:rsidRPr="00AB019F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002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51C8E57" w14:textId="77777777" w:rsidR="00DD7FB6" w:rsidRPr="00AB019F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(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003)</w:t>
            </w:r>
          </w:p>
        </w:tc>
      </w:tr>
      <w:tr w:rsidR="00DD7FB6" w:rsidRPr="003430A0" w14:paraId="5EF80DB8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8FDB0E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Residual of</w:t>
            </w:r>
            <w:r w:rsidRPr="0045054E">
              <w:rPr>
                <w:b/>
                <w:bCs/>
                <w:sz w:val="20"/>
                <w:szCs w:val="20"/>
              </w:rPr>
              <w:t xml:space="preserve"> age</w:t>
            </w:r>
            <w:r>
              <w:rPr>
                <w:b/>
                <w:bCs/>
                <w:sz w:val="20"/>
                <w:szCs w:val="20"/>
              </w:rPr>
              <w:t>^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AD36081" w14:textId="77777777" w:rsidR="00DD7FB6" w:rsidRPr="00AB019F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000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A2A2C74" w14:textId="77777777" w:rsidR="00DD7FB6" w:rsidRPr="00AB019F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(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000)</w:t>
            </w:r>
          </w:p>
        </w:tc>
      </w:tr>
      <w:tr w:rsidR="00DD7FB6" w:rsidRPr="003430A0" w14:paraId="7208635F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3332CB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sz w:val="20"/>
                <w:szCs w:val="20"/>
              </w:rPr>
              <w:t>Female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030859D" w14:textId="77777777" w:rsidR="00DD7FB6" w:rsidRPr="00AB019F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-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073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82B938" w14:textId="77777777" w:rsidR="00DD7FB6" w:rsidRPr="00AB019F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(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086)</w:t>
            </w:r>
          </w:p>
        </w:tc>
      </w:tr>
      <w:tr w:rsidR="00DD7FB6" w:rsidRPr="003430A0" w14:paraId="7CA72819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D91F09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sz w:val="20"/>
                <w:szCs w:val="20"/>
              </w:rPr>
              <w:t>Body Mass Index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8868ED" w14:textId="77777777" w:rsidR="00DD7FB6" w:rsidRPr="00AB019F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-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005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2DF89C" w14:textId="77777777" w:rsidR="00DD7FB6" w:rsidRPr="00AB019F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(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005)</w:t>
            </w:r>
          </w:p>
        </w:tc>
      </w:tr>
      <w:tr w:rsidR="00DD7FB6" w:rsidRPr="003430A0" w14:paraId="696535CB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33BA4676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Constant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bottom"/>
          </w:tcPr>
          <w:p w14:paraId="0C2DEE9E" w14:textId="77777777" w:rsidR="00DD7FB6" w:rsidRPr="00AB019F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785***</w:t>
            </w:r>
          </w:p>
        </w:tc>
        <w:tc>
          <w:tcPr>
            <w:tcW w:w="131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bottom"/>
          </w:tcPr>
          <w:p w14:paraId="5927DD64" w14:textId="77777777" w:rsidR="00DD7FB6" w:rsidRPr="00AB019F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000000"/>
                <w:sz w:val="20"/>
                <w:szCs w:val="20"/>
              </w:rPr>
            </w:pPr>
            <w:r w:rsidRPr="001D490D">
              <w:rPr>
                <w:color w:val="000000"/>
                <w:sz w:val="20"/>
                <w:szCs w:val="20"/>
              </w:rPr>
              <w:t>(</w:t>
            </w:r>
            <w:r w:rsidRPr="004E13E6">
              <w:rPr>
                <w:color w:val="000000"/>
                <w:sz w:val="20"/>
                <w:szCs w:val="20"/>
              </w:rPr>
              <w:t>.</w:t>
            </w:r>
            <w:r w:rsidRPr="001D490D">
              <w:rPr>
                <w:color w:val="000000"/>
                <w:sz w:val="20"/>
                <w:szCs w:val="20"/>
              </w:rPr>
              <w:t>235)</w:t>
            </w:r>
          </w:p>
        </w:tc>
      </w:tr>
      <w:tr w:rsidR="00DD7FB6" w:rsidRPr="003430A0" w14:paraId="300DFF30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CD9F3C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AIC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62AF9D" w14:textId="77777777" w:rsidR="00DD7FB6" w:rsidRPr="00006A3D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7017DF">
              <w:rPr>
                <w:color w:val="000000"/>
                <w:sz w:val="20"/>
                <w:szCs w:val="20"/>
              </w:rPr>
              <w:t>2621123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F80CBF" w14:textId="77777777" w:rsidR="00DD7FB6" w:rsidRPr="00D162A6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FF0000"/>
                <w:sz w:val="20"/>
                <w:szCs w:val="20"/>
              </w:rPr>
            </w:pPr>
          </w:p>
        </w:tc>
      </w:tr>
      <w:tr w:rsidR="00DD7FB6" w:rsidRPr="003430A0" w14:paraId="23CD27E4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039B66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BIC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6D4C0E" w14:textId="77777777" w:rsidR="00DD7FB6" w:rsidRPr="00006A3D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7017DF">
              <w:rPr>
                <w:color w:val="000000"/>
                <w:sz w:val="20"/>
                <w:szCs w:val="20"/>
              </w:rPr>
              <w:t>2621203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0B912D" w14:textId="77777777" w:rsidR="00DD7FB6" w:rsidRPr="00D162A6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FF0000"/>
                <w:sz w:val="20"/>
                <w:szCs w:val="20"/>
              </w:rPr>
            </w:pPr>
          </w:p>
        </w:tc>
      </w:tr>
      <w:tr w:rsidR="00DD7FB6" w:rsidRPr="003430A0" w14:paraId="1017299C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8026AE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589450" w14:textId="77777777" w:rsidR="00DD7FB6" w:rsidRPr="00006A3D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3E9642" w14:textId="77777777" w:rsidR="00DD7FB6" w:rsidRPr="00D162A6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FF0000"/>
                <w:sz w:val="20"/>
                <w:szCs w:val="20"/>
              </w:rPr>
            </w:pPr>
          </w:p>
        </w:tc>
      </w:tr>
      <w:tr w:rsidR="00DD7FB6" w:rsidRPr="003430A0" w14:paraId="4C50CCA9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A41206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 xml:space="preserve">Log </w:t>
            </w:r>
            <w:r w:rsidRPr="0045054E">
              <w:rPr>
                <w:b/>
                <w:bCs/>
                <w:color w:val="000000"/>
                <w:sz w:val="20"/>
                <w:szCs w:val="20"/>
                <w:lang w:eastAsia="ko-KR"/>
              </w:rPr>
              <w:t>pseudo</w:t>
            </w:r>
            <w:r w:rsidRPr="0045054E">
              <w:rPr>
                <w:b/>
                <w:bCs/>
                <w:color w:val="000000"/>
                <w:sz w:val="20"/>
                <w:szCs w:val="20"/>
              </w:rPr>
              <w:t>likelihood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544D8B" w14:textId="77777777" w:rsidR="00DD7FB6" w:rsidRPr="00006A3D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7017DF">
              <w:rPr>
                <w:color w:val="000000"/>
                <w:sz w:val="20"/>
                <w:szCs w:val="20"/>
              </w:rPr>
              <w:t>-1310548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2F8D69" w14:textId="77777777" w:rsidR="00DD7FB6" w:rsidRPr="00D162A6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FF0000"/>
                <w:sz w:val="20"/>
                <w:szCs w:val="20"/>
              </w:rPr>
            </w:pPr>
          </w:p>
        </w:tc>
      </w:tr>
      <w:tr w:rsidR="00DD7FB6" w:rsidRPr="003430A0" w14:paraId="219A99FF" w14:textId="77777777" w:rsidTr="007928EE">
        <w:trPr>
          <w:trHeight w:val="300"/>
          <w:jc w:val="center"/>
        </w:trPr>
        <w:tc>
          <w:tcPr>
            <w:tcW w:w="234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52C84F3A" w14:textId="77777777" w:rsidR="00DD7FB6" w:rsidRPr="0045054E" w:rsidRDefault="00DD7FB6" w:rsidP="007928EE">
            <w:pPr>
              <w:autoSpaceDE w:val="0"/>
              <w:autoSpaceDN w:val="0"/>
              <w:adjustRightInd w:val="0"/>
              <w:rPr>
                <w:b/>
                <w:bCs/>
                <w:color w:val="000000"/>
                <w:sz w:val="20"/>
                <w:szCs w:val="20"/>
              </w:rPr>
            </w:pPr>
            <w:r w:rsidRPr="0045054E">
              <w:rPr>
                <w:b/>
                <w:bCs/>
                <w:color w:val="000000"/>
                <w:sz w:val="20"/>
                <w:szCs w:val="20"/>
              </w:rPr>
              <w:t>Observations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69944A1F" w14:textId="77777777" w:rsidR="00DD7FB6" w:rsidRPr="00006A3D" w:rsidRDefault="00DD7FB6" w:rsidP="007928EE">
            <w:pPr>
              <w:autoSpaceDE w:val="0"/>
              <w:autoSpaceDN w:val="0"/>
              <w:adjustRightInd w:val="0"/>
              <w:ind w:left="169" w:hanging="169"/>
              <w:jc w:val="right"/>
              <w:rPr>
                <w:color w:val="000000"/>
                <w:sz w:val="20"/>
                <w:szCs w:val="20"/>
              </w:rPr>
            </w:pPr>
            <w:r w:rsidRPr="007017DF">
              <w:rPr>
                <w:color w:val="000000"/>
                <w:sz w:val="20"/>
                <w:szCs w:val="20"/>
              </w:rPr>
              <w:t>2,163</w:t>
            </w:r>
          </w:p>
        </w:tc>
        <w:tc>
          <w:tcPr>
            <w:tcW w:w="1310" w:type="dxa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14:paraId="78EC703C" w14:textId="77777777" w:rsidR="00DD7FB6" w:rsidRPr="00D162A6" w:rsidRDefault="00DD7FB6" w:rsidP="007928EE">
            <w:pPr>
              <w:autoSpaceDE w:val="0"/>
              <w:autoSpaceDN w:val="0"/>
              <w:adjustRightInd w:val="0"/>
              <w:jc w:val="center"/>
              <w:rPr>
                <w:color w:val="FF0000"/>
                <w:sz w:val="20"/>
                <w:szCs w:val="20"/>
              </w:rPr>
            </w:pPr>
          </w:p>
        </w:tc>
      </w:tr>
      <w:tr w:rsidR="00DD7FB6" w:rsidRPr="003430A0" w14:paraId="394CBA11" w14:textId="77777777" w:rsidTr="007928EE">
        <w:trPr>
          <w:trHeight w:val="300"/>
          <w:jc w:val="center"/>
        </w:trPr>
        <w:tc>
          <w:tcPr>
            <w:tcW w:w="4950" w:type="dxa"/>
            <w:gridSpan w:val="3"/>
            <w:tcBorders>
              <w:top w:val="single" w:sz="6" w:space="0" w:color="auto"/>
              <w:left w:val="nil"/>
              <w:right w:val="nil"/>
            </w:tcBorders>
            <w:vAlign w:val="center"/>
          </w:tcPr>
          <w:p w14:paraId="43128A34" w14:textId="77777777" w:rsidR="00DD7FB6" w:rsidRPr="00FD4F05" w:rsidRDefault="00DD7FB6" w:rsidP="007928EE">
            <w:pPr>
              <w:autoSpaceDE w:val="0"/>
              <w:autoSpaceDN w:val="0"/>
              <w:adjustRightInd w:val="0"/>
              <w:rPr>
                <w:color w:val="000000"/>
                <w:sz w:val="20"/>
                <w:szCs w:val="20"/>
              </w:rPr>
            </w:pPr>
            <w:r w:rsidRPr="00FD4F05">
              <w:rPr>
                <w:color w:val="000000"/>
                <w:sz w:val="20"/>
                <w:szCs w:val="20"/>
              </w:rPr>
              <w:t>Statistical significance code: * p&lt;.05, ** p&lt;.01, *** p&lt;.001</w:t>
            </w:r>
          </w:p>
        </w:tc>
      </w:tr>
    </w:tbl>
    <w:p w14:paraId="4F8AFB76" w14:textId="77777777" w:rsidR="00DD7FB6" w:rsidRPr="00806397" w:rsidRDefault="00DD7FB6" w:rsidP="00DD7FB6">
      <w:pPr>
        <w:rPr>
          <w:sz w:val="20"/>
          <w:szCs w:val="20"/>
        </w:rPr>
      </w:pPr>
    </w:p>
    <w:p w14:paraId="0E8B5466" w14:textId="77777777" w:rsidR="00DD7FB6" w:rsidRPr="00DD7FB6" w:rsidRDefault="00DD7FB6" w:rsidP="00DD7FB6">
      <w:pPr>
        <w:rPr>
          <w:b/>
          <w:bCs/>
        </w:rPr>
      </w:pPr>
    </w:p>
    <w:p w14:paraId="3BC20685" w14:textId="306359DB" w:rsidR="00A6666D" w:rsidRDefault="00A6666D" w:rsidP="00A6666D">
      <w:pPr>
        <w:rPr>
          <w:b/>
          <w:bCs/>
        </w:rPr>
      </w:pPr>
    </w:p>
    <w:p w14:paraId="6E7B0198" w14:textId="7FF918A7" w:rsidR="00506BE8" w:rsidRDefault="00506BE8" w:rsidP="00A6666D">
      <w:pPr>
        <w:rPr>
          <w:b/>
          <w:bCs/>
        </w:rPr>
      </w:pPr>
    </w:p>
    <w:p w14:paraId="1233C95D" w14:textId="67C0B0A7" w:rsidR="00506BE8" w:rsidRDefault="00506BE8" w:rsidP="00A6666D">
      <w:pPr>
        <w:rPr>
          <w:b/>
          <w:bCs/>
        </w:rPr>
      </w:pPr>
    </w:p>
    <w:p w14:paraId="6645D586" w14:textId="201D743C" w:rsidR="00506BE8" w:rsidRDefault="00506BE8" w:rsidP="00A6666D">
      <w:pPr>
        <w:rPr>
          <w:b/>
          <w:bCs/>
        </w:rPr>
      </w:pPr>
    </w:p>
    <w:p w14:paraId="2500F39F" w14:textId="308EDBBA" w:rsidR="00506BE8" w:rsidRDefault="00506BE8" w:rsidP="00A6666D">
      <w:pPr>
        <w:rPr>
          <w:b/>
          <w:bCs/>
        </w:rPr>
      </w:pPr>
    </w:p>
    <w:p w14:paraId="7390348D" w14:textId="7E3CF816" w:rsidR="00506BE8" w:rsidRDefault="00506BE8" w:rsidP="00A6666D">
      <w:pPr>
        <w:rPr>
          <w:b/>
          <w:bCs/>
        </w:rPr>
      </w:pPr>
    </w:p>
    <w:p w14:paraId="7584E063" w14:textId="77777777" w:rsidR="008118ED" w:rsidRDefault="008118ED">
      <w:pPr>
        <w:rPr>
          <w:b/>
          <w:bCs/>
          <w:color w:val="000000"/>
        </w:rPr>
      </w:pPr>
      <w:r>
        <w:rPr>
          <w:b/>
          <w:bCs/>
          <w:color w:val="000000"/>
        </w:rPr>
        <w:br w:type="page"/>
      </w:r>
    </w:p>
    <w:p w14:paraId="011F87DE" w14:textId="25A9934E" w:rsidR="00506BE8" w:rsidRPr="008118ED" w:rsidRDefault="00506BE8" w:rsidP="00030BCB">
      <w:pPr>
        <w:pStyle w:val="ListParagraph"/>
        <w:numPr>
          <w:ilvl w:val="0"/>
          <w:numId w:val="2"/>
        </w:numPr>
        <w:jc w:val="center"/>
        <w:rPr>
          <w:b/>
          <w:bCs/>
          <w:color w:val="000000"/>
        </w:rPr>
      </w:pPr>
      <w:r w:rsidRPr="00933D9E">
        <w:rPr>
          <w:b/>
          <w:bCs/>
          <w:color w:val="000000"/>
        </w:rPr>
        <w:lastRenderedPageBreak/>
        <w:t xml:space="preserve">Additional </w:t>
      </w:r>
      <w:r>
        <w:rPr>
          <w:b/>
          <w:bCs/>
          <w:color w:val="000000"/>
        </w:rPr>
        <w:t>figures</w:t>
      </w:r>
    </w:p>
    <w:p w14:paraId="04064F5E" w14:textId="77777777" w:rsidR="00506BE8" w:rsidRPr="00A6666D" w:rsidRDefault="00506BE8" w:rsidP="00A6666D">
      <w:pPr>
        <w:rPr>
          <w:b/>
          <w:bCs/>
        </w:rPr>
      </w:pPr>
    </w:p>
    <w:p w14:paraId="5621EB5A" w14:textId="3104B2A5" w:rsidR="00137CB1" w:rsidRDefault="00AC0083" w:rsidP="00030BCB">
      <w:pPr>
        <w:pStyle w:val="ListParagraph"/>
        <w:numPr>
          <w:ilvl w:val="0"/>
          <w:numId w:val="5"/>
        </w:numPr>
        <w:rPr>
          <w:b/>
          <w:bCs/>
        </w:rPr>
      </w:pPr>
      <w:r>
        <w:rPr>
          <w:b/>
          <w:bCs/>
        </w:rPr>
        <w:t>Education and income effects on different experiences of lifetime discrimination by race</w:t>
      </w:r>
    </w:p>
    <w:p w14:paraId="1E654C5F" w14:textId="77777777" w:rsidR="007A5DB6" w:rsidRDefault="007A5DB6" w:rsidP="00030BCB">
      <w:pPr>
        <w:pStyle w:val="ListParagraph"/>
        <w:numPr>
          <w:ilvl w:val="0"/>
          <w:numId w:val="4"/>
        </w:numPr>
        <w:rPr>
          <w:b/>
          <w:bCs/>
        </w:rPr>
      </w:pPr>
      <w:r>
        <w:rPr>
          <w:b/>
          <w:bCs/>
        </w:rPr>
        <w:t>MIDUS 1</w:t>
      </w:r>
    </w:p>
    <w:p w14:paraId="2820291B" w14:textId="77777777" w:rsidR="007A5DB6" w:rsidRDefault="007A5DB6" w:rsidP="00AC0083">
      <w:pPr>
        <w:pStyle w:val="Caption"/>
        <w:keepNext/>
        <w:spacing w:after="0"/>
        <w:jc w:val="center"/>
        <w:rPr>
          <w:color w:val="auto"/>
        </w:rPr>
      </w:pPr>
    </w:p>
    <w:p w14:paraId="28C3A3F4" w14:textId="293317AE" w:rsidR="00AC0083" w:rsidRPr="00AC0083" w:rsidRDefault="00AC0083" w:rsidP="00AC0083">
      <w:pPr>
        <w:pStyle w:val="Caption"/>
        <w:keepNext/>
        <w:spacing w:after="0"/>
        <w:jc w:val="center"/>
        <w:rPr>
          <w:color w:val="auto"/>
        </w:rPr>
      </w:pPr>
      <w:r w:rsidRPr="00AC0083">
        <w:rPr>
          <w:color w:val="auto"/>
        </w:rPr>
        <w:t xml:space="preserve">Figure </w:t>
      </w:r>
      <w:r w:rsidRPr="00AC0083">
        <w:rPr>
          <w:color w:val="auto"/>
        </w:rPr>
        <w:fldChar w:fldCharType="begin"/>
      </w:r>
      <w:r w:rsidRPr="00AC0083">
        <w:rPr>
          <w:color w:val="auto"/>
        </w:rPr>
        <w:instrText xml:space="preserve"> SEQ Figure \* ARABIC </w:instrText>
      </w:r>
      <w:r w:rsidRPr="00AC0083">
        <w:rPr>
          <w:color w:val="auto"/>
        </w:rPr>
        <w:fldChar w:fldCharType="separate"/>
      </w:r>
      <w:r>
        <w:rPr>
          <w:noProof/>
          <w:color w:val="auto"/>
        </w:rPr>
        <w:t>1</w:t>
      </w:r>
      <w:r w:rsidRPr="00AC0083">
        <w:rPr>
          <w:color w:val="auto"/>
        </w:rPr>
        <w:fldChar w:fldCharType="end"/>
      </w:r>
      <w:r w:rsidRPr="00AC0083">
        <w:rPr>
          <w:color w:val="auto"/>
        </w:rPr>
        <w:t xml:space="preserve">A. </w:t>
      </w:r>
      <w:r w:rsidRPr="00AC0083">
        <w:rPr>
          <w:color w:val="auto"/>
        </w:rPr>
        <w:t>Education effects on different experiences of lifetime discrimination by race</w:t>
      </w:r>
      <w:r>
        <w:rPr>
          <w:color w:val="auto"/>
        </w:rPr>
        <w:t xml:space="preserve"> </w:t>
      </w:r>
      <w:r w:rsidRPr="00AC0083">
        <w:rPr>
          <w:color w:val="auto"/>
        </w:rPr>
        <w:t xml:space="preserve">(MIDUS </w:t>
      </w:r>
      <w:r w:rsidRPr="00AC0083">
        <w:rPr>
          <w:color w:val="auto"/>
        </w:rPr>
        <w:t>1</w:t>
      </w:r>
      <w:r w:rsidRPr="00AC0083">
        <w:rPr>
          <w:color w:val="auto"/>
        </w:rPr>
        <w:t>)</w:t>
      </w:r>
    </w:p>
    <w:p w14:paraId="788984E0" w14:textId="6A0D9B0F" w:rsidR="00737BD6" w:rsidRDefault="00737BD6" w:rsidP="00AC0083">
      <w:pPr>
        <w:shd w:val="clear" w:color="auto" w:fill="FFFFFF"/>
        <w:spacing w:before="100" w:beforeAutospacing="1" w:line="276" w:lineRule="auto"/>
        <w:jc w:val="center"/>
        <w:rPr>
          <w:rFonts w:ascii="Calibri" w:hAnsi="Calibri" w:cs="Calibri"/>
          <w:color w:val="000000"/>
        </w:rPr>
      </w:pPr>
      <w:r w:rsidRPr="00567938">
        <w:rPr>
          <w:noProof/>
        </w:rPr>
        <w:drawing>
          <wp:inline distT="0" distB="0" distL="0" distR="0" wp14:anchorId="0B340E30" wp14:editId="0FC1EE8B">
            <wp:extent cx="4360434" cy="2825087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530" b="3384"/>
                    <a:stretch/>
                  </pic:blipFill>
                  <pic:spPr bwMode="auto">
                    <a:xfrm>
                      <a:off x="0" y="0"/>
                      <a:ext cx="4367222" cy="2829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026FA2" w14:textId="37A0D51D" w:rsidR="00AC0083" w:rsidRDefault="00AC0083" w:rsidP="00AC0083">
      <w:pPr>
        <w:pStyle w:val="Caption"/>
        <w:keepNext/>
        <w:ind w:left="1260"/>
        <w:rPr>
          <w:color w:val="auto"/>
        </w:rPr>
      </w:pPr>
      <w:r w:rsidRPr="00AC0083">
        <w:rPr>
          <w:color w:val="auto"/>
        </w:rPr>
        <w:t>Note: predicted values from GSEM interactive model in Table 3A (MIDUS 1)</w:t>
      </w:r>
    </w:p>
    <w:p w14:paraId="301C99AB" w14:textId="77777777" w:rsidR="00AC0083" w:rsidRPr="00AC0083" w:rsidRDefault="00AC0083" w:rsidP="00AC0083"/>
    <w:p w14:paraId="3C56245D" w14:textId="0E49351F" w:rsidR="00AC0083" w:rsidRPr="00AC0083" w:rsidRDefault="00AC0083" w:rsidP="00AC0083">
      <w:pPr>
        <w:pStyle w:val="Caption"/>
        <w:keepNext/>
        <w:jc w:val="center"/>
        <w:rPr>
          <w:color w:val="auto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 w:rsidRPr="00AC0083">
        <w:rPr>
          <w:color w:val="auto"/>
        </w:rPr>
        <w:t xml:space="preserve">A. </w:t>
      </w:r>
      <w:r>
        <w:rPr>
          <w:color w:val="auto"/>
        </w:rPr>
        <w:t>I</w:t>
      </w:r>
      <w:r w:rsidRPr="00AC0083">
        <w:rPr>
          <w:color w:val="auto"/>
        </w:rPr>
        <w:t>ncome effects on different experiences of lifetime discrimination by race</w:t>
      </w:r>
      <w:r>
        <w:rPr>
          <w:color w:val="auto"/>
        </w:rPr>
        <w:t xml:space="preserve"> </w:t>
      </w:r>
      <w:r w:rsidRPr="00AC0083">
        <w:rPr>
          <w:color w:val="auto"/>
        </w:rPr>
        <w:t xml:space="preserve">(MIDUS </w:t>
      </w:r>
      <w:r>
        <w:rPr>
          <w:color w:val="auto"/>
        </w:rPr>
        <w:t>1</w:t>
      </w:r>
      <w:r w:rsidRPr="00AC0083">
        <w:rPr>
          <w:color w:val="auto"/>
        </w:rPr>
        <w:t>)</w:t>
      </w:r>
    </w:p>
    <w:p w14:paraId="089BCF76" w14:textId="59436F88" w:rsidR="00737BD6" w:rsidRDefault="00737BD6" w:rsidP="00AC0083">
      <w:pPr>
        <w:pStyle w:val="ListParagraph"/>
        <w:spacing w:line="276" w:lineRule="auto"/>
        <w:ind w:left="0"/>
        <w:jc w:val="center"/>
        <w:rPr>
          <w:b/>
          <w:bCs/>
        </w:rPr>
      </w:pPr>
      <w:r w:rsidRPr="00D00936">
        <w:rPr>
          <w:noProof/>
        </w:rPr>
        <w:drawing>
          <wp:inline distT="0" distB="0" distL="0" distR="0" wp14:anchorId="0B1A9A89" wp14:editId="427D9569">
            <wp:extent cx="4337050" cy="2806414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693" b="3334"/>
                    <a:stretch/>
                  </pic:blipFill>
                  <pic:spPr bwMode="auto">
                    <a:xfrm>
                      <a:off x="0" y="0"/>
                      <a:ext cx="4348024" cy="2813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A1D0F3" w14:textId="77777777" w:rsidR="00AC0083" w:rsidRPr="00AC0083" w:rsidRDefault="00AC0083" w:rsidP="00AC0083">
      <w:pPr>
        <w:pStyle w:val="Caption"/>
        <w:keepNext/>
        <w:ind w:left="1260"/>
        <w:rPr>
          <w:color w:val="auto"/>
        </w:rPr>
      </w:pPr>
      <w:r w:rsidRPr="00AC0083">
        <w:rPr>
          <w:color w:val="auto"/>
        </w:rPr>
        <w:t>Note: predicted values from GSEM interactive model in Table 3A (MIDUS 1)</w:t>
      </w:r>
    </w:p>
    <w:p w14:paraId="3625AAA1" w14:textId="2E8ABD60" w:rsidR="00506BE8" w:rsidRPr="00AC0083" w:rsidRDefault="00506BE8" w:rsidP="00AC0083">
      <w:pPr>
        <w:spacing w:line="480" w:lineRule="auto"/>
        <w:rPr>
          <w:b/>
          <w:bCs/>
        </w:rPr>
      </w:pPr>
    </w:p>
    <w:p w14:paraId="6B09D7EA" w14:textId="6BC8A989" w:rsidR="00137CB1" w:rsidRDefault="00137CB1" w:rsidP="00030BCB">
      <w:pPr>
        <w:pStyle w:val="ListParagraph"/>
        <w:numPr>
          <w:ilvl w:val="0"/>
          <w:numId w:val="4"/>
        </w:numPr>
        <w:rPr>
          <w:b/>
          <w:bCs/>
        </w:rPr>
      </w:pPr>
      <w:r w:rsidRPr="00137CB1">
        <w:rPr>
          <w:b/>
          <w:bCs/>
        </w:rPr>
        <w:lastRenderedPageBreak/>
        <w:t>MIDUS Refresher</w:t>
      </w:r>
    </w:p>
    <w:p w14:paraId="0C1CD9B8" w14:textId="77777777" w:rsidR="00AC0083" w:rsidRDefault="00AC0083" w:rsidP="000F11DE">
      <w:pPr>
        <w:pStyle w:val="ListParagraph"/>
        <w:ind w:left="1440"/>
        <w:rPr>
          <w:b/>
          <w:bCs/>
        </w:rPr>
      </w:pPr>
    </w:p>
    <w:p w14:paraId="372FC82C" w14:textId="7769E4D7" w:rsidR="00AC0083" w:rsidRPr="00AC0083" w:rsidRDefault="00AC0083" w:rsidP="00AC0083">
      <w:pPr>
        <w:pStyle w:val="Caption"/>
        <w:keepNext/>
        <w:jc w:val="center"/>
        <w:rPr>
          <w:color w:val="auto"/>
        </w:rPr>
      </w:pPr>
      <w:r w:rsidRPr="00AC0083">
        <w:rPr>
          <w:color w:val="auto"/>
        </w:rPr>
        <w:t xml:space="preserve">Figure </w:t>
      </w:r>
      <w:r w:rsidRPr="00AC0083">
        <w:rPr>
          <w:color w:val="auto"/>
        </w:rPr>
        <w:fldChar w:fldCharType="begin"/>
      </w:r>
      <w:r w:rsidRPr="00AC0083">
        <w:rPr>
          <w:color w:val="auto"/>
        </w:rPr>
        <w:instrText xml:space="preserve"> SEQ Figure \* ARABIC </w:instrText>
      </w:r>
      <w:r w:rsidRPr="00AC0083">
        <w:rPr>
          <w:color w:val="auto"/>
        </w:rPr>
        <w:fldChar w:fldCharType="separate"/>
      </w:r>
      <w:r>
        <w:rPr>
          <w:noProof/>
          <w:color w:val="auto"/>
        </w:rPr>
        <w:t>3</w:t>
      </w:r>
      <w:r w:rsidRPr="00AC0083">
        <w:rPr>
          <w:color w:val="auto"/>
        </w:rPr>
        <w:fldChar w:fldCharType="end"/>
      </w:r>
      <w:r w:rsidRPr="00AC0083">
        <w:rPr>
          <w:color w:val="auto"/>
        </w:rPr>
        <w:t xml:space="preserve">A. </w:t>
      </w:r>
      <w:r w:rsidRPr="00AC0083">
        <w:rPr>
          <w:color w:val="auto"/>
        </w:rPr>
        <w:t>Education effects on different experiences of lifetime discrimination by race</w:t>
      </w:r>
      <w:r>
        <w:rPr>
          <w:color w:val="auto"/>
        </w:rPr>
        <w:t xml:space="preserve"> </w:t>
      </w:r>
      <w:r w:rsidRPr="00AC0083">
        <w:rPr>
          <w:color w:val="auto"/>
        </w:rPr>
        <w:t>(MIDUS Refresher)</w:t>
      </w:r>
    </w:p>
    <w:p w14:paraId="774D80A4" w14:textId="23AC8ED9" w:rsidR="00737BD6" w:rsidRDefault="00737BD6" w:rsidP="00AC0083">
      <w:pPr>
        <w:shd w:val="clear" w:color="auto" w:fill="FFFFFF"/>
        <w:spacing w:before="100" w:beforeAutospacing="1" w:line="276" w:lineRule="auto"/>
        <w:jc w:val="center"/>
        <w:rPr>
          <w:rFonts w:ascii="Calibri" w:hAnsi="Calibri" w:cs="Calibri"/>
          <w:color w:val="000000"/>
        </w:rPr>
      </w:pPr>
      <w:r w:rsidRPr="008E7D8C">
        <w:rPr>
          <w:noProof/>
        </w:rPr>
        <w:drawing>
          <wp:inline distT="0" distB="0" distL="0" distR="0" wp14:anchorId="6B0E9EAA" wp14:editId="2BDB4B97">
            <wp:extent cx="4723130" cy="3028950"/>
            <wp:effectExtent l="0" t="0" r="127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321" b="3467"/>
                    <a:stretch/>
                  </pic:blipFill>
                  <pic:spPr bwMode="auto">
                    <a:xfrm>
                      <a:off x="0" y="0"/>
                      <a:ext cx="4755496" cy="30497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F0D9B3" w14:textId="2677E3B1" w:rsidR="00AC0083" w:rsidRDefault="00AC0083" w:rsidP="00AC0083">
      <w:pPr>
        <w:pStyle w:val="Caption"/>
        <w:keepNext/>
        <w:ind w:left="1260"/>
        <w:rPr>
          <w:color w:val="auto"/>
        </w:rPr>
      </w:pPr>
      <w:r w:rsidRPr="00AC0083">
        <w:rPr>
          <w:color w:val="auto"/>
        </w:rPr>
        <w:t xml:space="preserve">Note: predicted values from GSEM interactive model in Table </w:t>
      </w:r>
      <w:r>
        <w:rPr>
          <w:color w:val="auto"/>
        </w:rPr>
        <w:t>4</w:t>
      </w:r>
      <w:r w:rsidRPr="00AC0083">
        <w:rPr>
          <w:color w:val="auto"/>
        </w:rPr>
        <w:t xml:space="preserve">A (MIDUS </w:t>
      </w:r>
      <w:r w:rsidRPr="00AC0083">
        <w:rPr>
          <w:color w:val="auto"/>
        </w:rPr>
        <w:t>Refresher</w:t>
      </w:r>
      <w:r w:rsidRPr="00AC0083">
        <w:rPr>
          <w:color w:val="auto"/>
        </w:rPr>
        <w:t>)</w:t>
      </w:r>
    </w:p>
    <w:p w14:paraId="6066D5DD" w14:textId="77777777" w:rsidR="000F11DE" w:rsidRPr="000F11DE" w:rsidRDefault="000F11DE" w:rsidP="000F11DE"/>
    <w:p w14:paraId="269D92D2" w14:textId="3718500B" w:rsidR="00AC0083" w:rsidRPr="00AC0083" w:rsidRDefault="00AC0083" w:rsidP="00AC0083">
      <w:pPr>
        <w:pStyle w:val="Caption"/>
        <w:keepNext/>
        <w:jc w:val="center"/>
        <w:rPr>
          <w:color w:val="auto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 xml:space="preserve">A. </w:t>
      </w:r>
      <w:r>
        <w:rPr>
          <w:color w:val="auto"/>
        </w:rPr>
        <w:t>I</w:t>
      </w:r>
      <w:r w:rsidRPr="00AC0083">
        <w:rPr>
          <w:color w:val="auto"/>
        </w:rPr>
        <w:t>ncome effects on different experiences of lifetime discrimination by race</w:t>
      </w:r>
      <w:r>
        <w:rPr>
          <w:color w:val="auto"/>
        </w:rPr>
        <w:t xml:space="preserve"> </w:t>
      </w:r>
      <w:r w:rsidRPr="00AC0083">
        <w:rPr>
          <w:color w:val="auto"/>
        </w:rPr>
        <w:t>(MIDUS Refresher)</w:t>
      </w:r>
    </w:p>
    <w:p w14:paraId="177007F5" w14:textId="62E08F4C" w:rsidR="00737BD6" w:rsidRDefault="00737BD6" w:rsidP="000F11DE">
      <w:pPr>
        <w:spacing w:line="276" w:lineRule="auto"/>
        <w:jc w:val="center"/>
        <w:rPr>
          <w:b/>
          <w:bCs/>
        </w:rPr>
      </w:pPr>
      <w:r w:rsidRPr="008E7D8C">
        <w:rPr>
          <w:noProof/>
        </w:rPr>
        <w:drawing>
          <wp:inline distT="0" distB="0" distL="0" distR="0" wp14:anchorId="2AA45599" wp14:editId="04612DA6">
            <wp:extent cx="4727951" cy="30480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758" b="3565"/>
                    <a:stretch/>
                  </pic:blipFill>
                  <pic:spPr bwMode="auto">
                    <a:xfrm>
                      <a:off x="0" y="0"/>
                      <a:ext cx="4772432" cy="3076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2E02C3" w14:textId="7DD555B7" w:rsidR="00F443D5" w:rsidRPr="000F11DE" w:rsidRDefault="00AC0083" w:rsidP="000F11DE">
      <w:pPr>
        <w:pStyle w:val="Caption"/>
        <w:keepNext/>
        <w:ind w:left="1260"/>
        <w:rPr>
          <w:color w:val="auto"/>
        </w:rPr>
      </w:pPr>
      <w:r w:rsidRPr="00AC0083">
        <w:rPr>
          <w:color w:val="auto"/>
        </w:rPr>
        <w:t xml:space="preserve">Note: predicted values from GSEM interactive model in Table </w:t>
      </w:r>
      <w:r>
        <w:rPr>
          <w:color w:val="auto"/>
        </w:rPr>
        <w:t>4</w:t>
      </w:r>
      <w:r w:rsidRPr="00AC0083">
        <w:rPr>
          <w:color w:val="auto"/>
        </w:rPr>
        <w:t>A (MIDUS Refresher)</w:t>
      </w:r>
    </w:p>
    <w:sectPr w:rsidR="00F443D5" w:rsidRPr="000F11DE" w:rsidSect="00316A7A">
      <w:headerReference w:type="even" r:id="rId24"/>
      <w:headerReference w:type="default" r:id="rId25"/>
      <w:footerReference w:type="even" r:id="rId26"/>
      <w:footerReference w:type="default" r:id="rId27"/>
      <w:headerReference w:type="first" r:id="rId28"/>
      <w:footerReference w:type="first" r:id="rId2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FA371A" w14:textId="77777777" w:rsidR="00030BCB" w:rsidRDefault="00030BCB">
      <w:r>
        <w:separator/>
      </w:r>
    </w:p>
  </w:endnote>
  <w:endnote w:type="continuationSeparator" w:id="0">
    <w:p w14:paraId="327427C8" w14:textId="77777777" w:rsidR="00030BCB" w:rsidRDefault="00030BC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52528156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470D0D2" w14:textId="77777777" w:rsidR="002F69C2" w:rsidRDefault="002F69C2" w:rsidP="00137C6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707E20F" w14:textId="77777777" w:rsidR="002F69C2" w:rsidRDefault="002F69C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25475041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DC28431" w14:textId="77777777" w:rsidR="002F69C2" w:rsidRPr="00192B65" w:rsidRDefault="002F69C2" w:rsidP="00137C62">
        <w:pPr>
          <w:pStyle w:val="Footer"/>
          <w:framePr w:wrap="none" w:vAnchor="text" w:hAnchor="margin" w:xAlign="center" w:y="1"/>
          <w:rPr>
            <w:rStyle w:val="PageNumber"/>
          </w:rPr>
        </w:pPr>
        <w:r w:rsidRPr="00192B65">
          <w:rPr>
            <w:rStyle w:val="PageNumber"/>
          </w:rPr>
          <w:fldChar w:fldCharType="begin"/>
        </w:r>
        <w:r w:rsidRPr="00192B65">
          <w:rPr>
            <w:rStyle w:val="PageNumber"/>
          </w:rPr>
          <w:instrText xml:space="preserve"> PAGE </w:instrText>
        </w:r>
        <w:r w:rsidRPr="00192B65">
          <w:rPr>
            <w:rStyle w:val="PageNumber"/>
          </w:rPr>
          <w:fldChar w:fldCharType="separate"/>
        </w:r>
        <w:r>
          <w:rPr>
            <w:rStyle w:val="PageNumber"/>
            <w:noProof/>
          </w:rPr>
          <w:t>30</w:t>
        </w:r>
        <w:r w:rsidRPr="00192B65">
          <w:rPr>
            <w:rStyle w:val="PageNumber"/>
          </w:rPr>
          <w:fldChar w:fldCharType="end"/>
        </w:r>
      </w:p>
    </w:sdtContent>
  </w:sdt>
  <w:p w14:paraId="4A561A7A" w14:textId="77777777" w:rsidR="002F69C2" w:rsidRDefault="002F69C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B0AB9D" w14:textId="77777777" w:rsidR="002F69C2" w:rsidRDefault="002F69C2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121529661"/>
      <w:docPartObj>
        <w:docPartGallery w:val="Page Numbers (Bottom of Page)"/>
        <w:docPartUnique/>
      </w:docPartObj>
    </w:sdtPr>
    <w:sdtContent>
      <w:p w14:paraId="0202F8AD" w14:textId="77777777" w:rsidR="00DD7FB6" w:rsidRDefault="00DD7FB6" w:rsidP="00137C6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70AC0B7" w14:textId="77777777" w:rsidR="00DD7FB6" w:rsidRDefault="00DD7FB6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962848627"/>
      <w:docPartObj>
        <w:docPartGallery w:val="Page Numbers (Bottom of Page)"/>
        <w:docPartUnique/>
      </w:docPartObj>
    </w:sdtPr>
    <w:sdtContent>
      <w:p w14:paraId="6B0FF7CC" w14:textId="77777777" w:rsidR="00DD7FB6" w:rsidRPr="00192B65" w:rsidRDefault="00DD7FB6" w:rsidP="00137C62">
        <w:pPr>
          <w:pStyle w:val="Footer"/>
          <w:framePr w:wrap="none" w:vAnchor="text" w:hAnchor="margin" w:xAlign="center" w:y="1"/>
          <w:rPr>
            <w:rStyle w:val="PageNumber"/>
          </w:rPr>
        </w:pPr>
        <w:r w:rsidRPr="00192B65">
          <w:rPr>
            <w:rStyle w:val="PageNumber"/>
          </w:rPr>
          <w:fldChar w:fldCharType="begin"/>
        </w:r>
        <w:r w:rsidRPr="00192B65">
          <w:rPr>
            <w:rStyle w:val="PageNumber"/>
          </w:rPr>
          <w:instrText xml:space="preserve"> PAGE </w:instrText>
        </w:r>
        <w:r w:rsidRPr="00192B65">
          <w:rPr>
            <w:rStyle w:val="PageNumber"/>
          </w:rPr>
          <w:fldChar w:fldCharType="separate"/>
        </w:r>
        <w:r>
          <w:rPr>
            <w:rStyle w:val="PageNumber"/>
            <w:noProof/>
          </w:rPr>
          <w:t>30</w:t>
        </w:r>
        <w:r w:rsidRPr="00192B65">
          <w:rPr>
            <w:rStyle w:val="PageNumber"/>
          </w:rPr>
          <w:fldChar w:fldCharType="end"/>
        </w:r>
      </w:p>
    </w:sdtContent>
  </w:sdt>
  <w:p w14:paraId="5EA23C3B" w14:textId="77777777" w:rsidR="00DD7FB6" w:rsidRDefault="00DD7FB6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34FB22" w14:textId="77777777" w:rsidR="00DD7FB6" w:rsidRDefault="00DD7FB6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597250883"/>
      <w:docPartObj>
        <w:docPartGallery w:val="Page Numbers (Bottom of Page)"/>
        <w:docPartUnique/>
      </w:docPartObj>
    </w:sdtPr>
    <w:sdtContent>
      <w:p w14:paraId="117F0508" w14:textId="77777777" w:rsidR="00F443D5" w:rsidRDefault="00F443D5" w:rsidP="00137C6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0F0B7C2" w14:textId="77777777" w:rsidR="00F443D5" w:rsidRDefault="00F443D5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076087460"/>
      <w:docPartObj>
        <w:docPartGallery w:val="Page Numbers (Bottom of Page)"/>
        <w:docPartUnique/>
      </w:docPartObj>
    </w:sdtPr>
    <w:sdtContent>
      <w:p w14:paraId="7DB5F445" w14:textId="77777777" w:rsidR="00F443D5" w:rsidRPr="00192B65" w:rsidRDefault="00F443D5" w:rsidP="00137C62">
        <w:pPr>
          <w:pStyle w:val="Footer"/>
          <w:framePr w:wrap="none" w:vAnchor="text" w:hAnchor="margin" w:xAlign="center" w:y="1"/>
          <w:rPr>
            <w:rStyle w:val="PageNumber"/>
          </w:rPr>
        </w:pPr>
        <w:r w:rsidRPr="00192B65">
          <w:rPr>
            <w:rStyle w:val="PageNumber"/>
          </w:rPr>
          <w:fldChar w:fldCharType="begin"/>
        </w:r>
        <w:r w:rsidRPr="00192B65">
          <w:rPr>
            <w:rStyle w:val="PageNumber"/>
          </w:rPr>
          <w:instrText xml:space="preserve"> PAGE </w:instrText>
        </w:r>
        <w:r w:rsidRPr="00192B65">
          <w:rPr>
            <w:rStyle w:val="PageNumber"/>
          </w:rPr>
          <w:fldChar w:fldCharType="separate"/>
        </w:r>
        <w:r>
          <w:rPr>
            <w:rStyle w:val="PageNumber"/>
            <w:noProof/>
          </w:rPr>
          <w:t>30</w:t>
        </w:r>
        <w:r w:rsidRPr="00192B65">
          <w:rPr>
            <w:rStyle w:val="PageNumber"/>
          </w:rPr>
          <w:fldChar w:fldCharType="end"/>
        </w:r>
      </w:p>
    </w:sdtContent>
  </w:sdt>
  <w:p w14:paraId="4868F187" w14:textId="77777777" w:rsidR="00F443D5" w:rsidRDefault="00F443D5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E12744" w14:textId="77777777" w:rsidR="00F443D5" w:rsidRDefault="00F443D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E0B001B" w14:textId="77777777" w:rsidR="00030BCB" w:rsidRDefault="00030BCB">
      <w:r>
        <w:separator/>
      </w:r>
    </w:p>
  </w:footnote>
  <w:footnote w:type="continuationSeparator" w:id="0">
    <w:p w14:paraId="21ABAAE2" w14:textId="77777777" w:rsidR="00030BCB" w:rsidRDefault="00030BC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AE81D" w14:textId="77777777" w:rsidR="002F69C2" w:rsidRDefault="002F69C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F64E83" w14:textId="77777777" w:rsidR="002F69C2" w:rsidRDefault="002F69C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A28CEE" w14:textId="77777777" w:rsidR="002F69C2" w:rsidRDefault="002F69C2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37BE42" w14:textId="77777777" w:rsidR="00DD7FB6" w:rsidRDefault="00DD7FB6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DD8DBD" w14:textId="77777777" w:rsidR="00DD7FB6" w:rsidRDefault="00DD7FB6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C379EB" w14:textId="77777777" w:rsidR="00DD7FB6" w:rsidRDefault="00DD7FB6">
    <w:pPr>
      <w:pStyle w:val="Header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39B535" w14:textId="77777777" w:rsidR="00F443D5" w:rsidRDefault="00F443D5">
    <w:pPr>
      <w:pStyle w:val="Header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852855" w14:textId="77777777" w:rsidR="00F443D5" w:rsidRDefault="00F443D5">
    <w:pPr>
      <w:pStyle w:val="Header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7FE123" w14:textId="77777777" w:rsidR="00F443D5" w:rsidRDefault="00F443D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A2D34DB"/>
    <w:multiLevelType w:val="hybridMultilevel"/>
    <w:tmpl w:val="F158625E"/>
    <w:lvl w:ilvl="0" w:tplc="10701C2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30323626"/>
    <w:multiLevelType w:val="hybridMultilevel"/>
    <w:tmpl w:val="041ACB0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0776F36"/>
    <w:multiLevelType w:val="hybridMultilevel"/>
    <w:tmpl w:val="4F68A674"/>
    <w:lvl w:ilvl="0" w:tplc="57FA9D86">
      <w:start w:val="1"/>
      <w:numFmt w:val="bullet"/>
      <w:lvlText w:val="•"/>
      <w:lvlJc w:val="left"/>
      <w:pPr>
        <w:ind w:left="1440" w:hanging="360"/>
      </w:pPr>
      <w:rPr>
        <w:rFonts w:ascii="Arial" w:hAnsi="Aria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371305AC"/>
    <w:multiLevelType w:val="hybridMultilevel"/>
    <w:tmpl w:val="91AA9DC0"/>
    <w:lvl w:ilvl="0" w:tplc="57FA9D86">
      <w:start w:val="1"/>
      <w:numFmt w:val="bullet"/>
      <w:lvlText w:val="•"/>
      <w:lvlJc w:val="left"/>
      <w:pPr>
        <w:ind w:left="1620" w:hanging="360"/>
      </w:pPr>
      <w:rPr>
        <w:rFonts w:ascii="Arial" w:hAnsi="Arial" w:hint="default"/>
      </w:rPr>
    </w:lvl>
    <w:lvl w:ilvl="1" w:tplc="04090003" w:tentative="1">
      <w:start w:val="1"/>
      <w:numFmt w:val="bullet"/>
      <w:lvlText w:val="o"/>
      <w:lvlJc w:val="left"/>
      <w:pPr>
        <w:ind w:left="23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2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9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80" w:hanging="360"/>
      </w:pPr>
      <w:rPr>
        <w:rFonts w:ascii="Wingdings" w:hAnsi="Wingdings" w:hint="default"/>
      </w:rPr>
    </w:lvl>
  </w:abstractNum>
  <w:abstractNum w:abstractNumId="4" w15:restartNumberingAfterBreak="0">
    <w:nsid w:val="476B1740"/>
    <w:multiLevelType w:val="hybridMultilevel"/>
    <w:tmpl w:val="4C141A6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2D20F0F"/>
    <w:multiLevelType w:val="hybridMultilevel"/>
    <w:tmpl w:val="09181D7A"/>
    <w:lvl w:ilvl="0" w:tplc="5A7CC5CE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5D711547"/>
    <w:multiLevelType w:val="hybridMultilevel"/>
    <w:tmpl w:val="BE903110"/>
    <w:lvl w:ilvl="0" w:tplc="5308BB5E">
      <w:start w:val="1"/>
      <w:numFmt w:val="decimal"/>
      <w:lvlText w:val="%1."/>
      <w:lvlJc w:val="left"/>
      <w:pPr>
        <w:ind w:left="360" w:hanging="360"/>
      </w:pPr>
      <w:rPr>
        <w:rFonts w:hint="default"/>
        <w:color w:val="000000" w:themeColor="text1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7B136BC9"/>
    <w:multiLevelType w:val="hybridMultilevel"/>
    <w:tmpl w:val="041ACB0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0"/>
  </w:num>
  <w:num w:numId="3">
    <w:abstractNumId w:val="4"/>
  </w:num>
  <w:num w:numId="4">
    <w:abstractNumId w:val="2"/>
  </w:num>
  <w:num w:numId="5">
    <w:abstractNumId w:val="5"/>
  </w:num>
  <w:num w:numId="6">
    <w:abstractNumId w:val="1"/>
  </w:num>
  <w:num w:numId="7">
    <w:abstractNumId w:val="7"/>
  </w:num>
  <w:num w:numId="8">
    <w:abstractNumId w:val="3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VancouverNumber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</w:docVars>
  <w:rsids>
    <w:rsidRoot w:val="0074258E"/>
    <w:rsid w:val="00001D6E"/>
    <w:rsid w:val="000062EE"/>
    <w:rsid w:val="0001284D"/>
    <w:rsid w:val="00021C9C"/>
    <w:rsid w:val="00023FBE"/>
    <w:rsid w:val="00026587"/>
    <w:rsid w:val="00030BCB"/>
    <w:rsid w:val="00032EC2"/>
    <w:rsid w:val="0003636B"/>
    <w:rsid w:val="00036510"/>
    <w:rsid w:val="00042745"/>
    <w:rsid w:val="000466EC"/>
    <w:rsid w:val="00050A7B"/>
    <w:rsid w:val="0005228F"/>
    <w:rsid w:val="00057DBC"/>
    <w:rsid w:val="0006351C"/>
    <w:rsid w:val="00064687"/>
    <w:rsid w:val="0006512D"/>
    <w:rsid w:val="00067049"/>
    <w:rsid w:val="00074CBC"/>
    <w:rsid w:val="000758FB"/>
    <w:rsid w:val="00076DB0"/>
    <w:rsid w:val="00077643"/>
    <w:rsid w:val="0009068D"/>
    <w:rsid w:val="00094C81"/>
    <w:rsid w:val="000A382C"/>
    <w:rsid w:val="000A4907"/>
    <w:rsid w:val="000A63C7"/>
    <w:rsid w:val="000B277C"/>
    <w:rsid w:val="000B664E"/>
    <w:rsid w:val="000C2E9E"/>
    <w:rsid w:val="000C57E8"/>
    <w:rsid w:val="000C629F"/>
    <w:rsid w:val="000D26BC"/>
    <w:rsid w:val="000D5FA1"/>
    <w:rsid w:val="000D6BF6"/>
    <w:rsid w:val="000E052E"/>
    <w:rsid w:val="000E72C4"/>
    <w:rsid w:val="000F11DE"/>
    <w:rsid w:val="000F196E"/>
    <w:rsid w:val="000F384C"/>
    <w:rsid w:val="000F69F9"/>
    <w:rsid w:val="000F71D4"/>
    <w:rsid w:val="000F7AB2"/>
    <w:rsid w:val="00102519"/>
    <w:rsid w:val="001041D5"/>
    <w:rsid w:val="00112056"/>
    <w:rsid w:val="001130E6"/>
    <w:rsid w:val="001138CC"/>
    <w:rsid w:val="001140E7"/>
    <w:rsid w:val="001169F6"/>
    <w:rsid w:val="0012692C"/>
    <w:rsid w:val="00127355"/>
    <w:rsid w:val="00132DF0"/>
    <w:rsid w:val="0013402F"/>
    <w:rsid w:val="00134D09"/>
    <w:rsid w:val="00137C62"/>
    <w:rsid w:val="00137CB1"/>
    <w:rsid w:val="001511FA"/>
    <w:rsid w:val="00155348"/>
    <w:rsid w:val="001554D9"/>
    <w:rsid w:val="00156853"/>
    <w:rsid w:val="00156BBD"/>
    <w:rsid w:val="0015784A"/>
    <w:rsid w:val="0016010F"/>
    <w:rsid w:val="00164F14"/>
    <w:rsid w:val="001709E4"/>
    <w:rsid w:val="00172B60"/>
    <w:rsid w:val="00173852"/>
    <w:rsid w:val="00173F12"/>
    <w:rsid w:val="0017497F"/>
    <w:rsid w:val="001750E6"/>
    <w:rsid w:val="00176E0D"/>
    <w:rsid w:val="00177297"/>
    <w:rsid w:val="00186DEE"/>
    <w:rsid w:val="00196E3C"/>
    <w:rsid w:val="001A0F08"/>
    <w:rsid w:val="001A2D2D"/>
    <w:rsid w:val="001A5C92"/>
    <w:rsid w:val="001B4E29"/>
    <w:rsid w:val="001B7825"/>
    <w:rsid w:val="001C2684"/>
    <w:rsid w:val="001C53E2"/>
    <w:rsid w:val="001C5B0E"/>
    <w:rsid w:val="001D03A4"/>
    <w:rsid w:val="001D3D04"/>
    <w:rsid w:val="001D4C1B"/>
    <w:rsid w:val="001E47F5"/>
    <w:rsid w:val="001E7803"/>
    <w:rsid w:val="001F1711"/>
    <w:rsid w:val="001F29EA"/>
    <w:rsid w:val="001F3A17"/>
    <w:rsid w:val="001F622A"/>
    <w:rsid w:val="002006E1"/>
    <w:rsid w:val="002029D4"/>
    <w:rsid w:val="0020462C"/>
    <w:rsid w:val="0020575E"/>
    <w:rsid w:val="00207907"/>
    <w:rsid w:val="00211DCA"/>
    <w:rsid w:val="002144C4"/>
    <w:rsid w:val="00217080"/>
    <w:rsid w:val="00226641"/>
    <w:rsid w:val="002317E9"/>
    <w:rsid w:val="00233892"/>
    <w:rsid w:val="002347AB"/>
    <w:rsid w:val="00235753"/>
    <w:rsid w:val="0024192E"/>
    <w:rsid w:val="00243301"/>
    <w:rsid w:val="00247659"/>
    <w:rsid w:val="0025246B"/>
    <w:rsid w:val="00253BFF"/>
    <w:rsid w:val="0026013C"/>
    <w:rsid w:val="00283357"/>
    <w:rsid w:val="00284A4F"/>
    <w:rsid w:val="002944F8"/>
    <w:rsid w:val="00294E75"/>
    <w:rsid w:val="002A3300"/>
    <w:rsid w:val="002A7395"/>
    <w:rsid w:val="002B5727"/>
    <w:rsid w:val="002B5AF3"/>
    <w:rsid w:val="002B64BF"/>
    <w:rsid w:val="002B6905"/>
    <w:rsid w:val="002C0ED2"/>
    <w:rsid w:val="002C4A09"/>
    <w:rsid w:val="002C6C99"/>
    <w:rsid w:val="002D2F7B"/>
    <w:rsid w:val="002D301D"/>
    <w:rsid w:val="002D4417"/>
    <w:rsid w:val="002D4A0F"/>
    <w:rsid w:val="002D60A4"/>
    <w:rsid w:val="002E7742"/>
    <w:rsid w:val="002F56A3"/>
    <w:rsid w:val="002F69C2"/>
    <w:rsid w:val="002F7E03"/>
    <w:rsid w:val="003149D1"/>
    <w:rsid w:val="00316A7A"/>
    <w:rsid w:val="00320904"/>
    <w:rsid w:val="00324DA0"/>
    <w:rsid w:val="0033228D"/>
    <w:rsid w:val="00333C7A"/>
    <w:rsid w:val="0033654E"/>
    <w:rsid w:val="003379ED"/>
    <w:rsid w:val="00350AB7"/>
    <w:rsid w:val="003535B2"/>
    <w:rsid w:val="00354F71"/>
    <w:rsid w:val="003559C1"/>
    <w:rsid w:val="00356D06"/>
    <w:rsid w:val="00361E1B"/>
    <w:rsid w:val="003666A5"/>
    <w:rsid w:val="00372139"/>
    <w:rsid w:val="003750BC"/>
    <w:rsid w:val="00375D22"/>
    <w:rsid w:val="00377D52"/>
    <w:rsid w:val="003800D7"/>
    <w:rsid w:val="00380D14"/>
    <w:rsid w:val="00381429"/>
    <w:rsid w:val="00385547"/>
    <w:rsid w:val="00387BB5"/>
    <w:rsid w:val="0039085F"/>
    <w:rsid w:val="00395D7A"/>
    <w:rsid w:val="003A03EE"/>
    <w:rsid w:val="003A0C4C"/>
    <w:rsid w:val="003A1E8E"/>
    <w:rsid w:val="003A2BF2"/>
    <w:rsid w:val="003A2FD0"/>
    <w:rsid w:val="003B0231"/>
    <w:rsid w:val="003B266C"/>
    <w:rsid w:val="003B45C2"/>
    <w:rsid w:val="003B637E"/>
    <w:rsid w:val="003B7E46"/>
    <w:rsid w:val="003C5609"/>
    <w:rsid w:val="003C5D51"/>
    <w:rsid w:val="003C6FB1"/>
    <w:rsid w:val="003C7188"/>
    <w:rsid w:val="003C7769"/>
    <w:rsid w:val="003D0F76"/>
    <w:rsid w:val="003D1458"/>
    <w:rsid w:val="003D5E0D"/>
    <w:rsid w:val="003D5FB5"/>
    <w:rsid w:val="003D7A86"/>
    <w:rsid w:val="003E2053"/>
    <w:rsid w:val="003E297D"/>
    <w:rsid w:val="003E35CF"/>
    <w:rsid w:val="003F2B39"/>
    <w:rsid w:val="003F3C93"/>
    <w:rsid w:val="003F67EC"/>
    <w:rsid w:val="00403536"/>
    <w:rsid w:val="00407029"/>
    <w:rsid w:val="0041043F"/>
    <w:rsid w:val="0041633C"/>
    <w:rsid w:val="004202EB"/>
    <w:rsid w:val="00420FDD"/>
    <w:rsid w:val="00423AD1"/>
    <w:rsid w:val="0042694F"/>
    <w:rsid w:val="004300F0"/>
    <w:rsid w:val="004318BB"/>
    <w:rsid w:val="004404C9"/>
    <w:rsid w:val="004411F7"/>
    <w:rsid w:val="00441BFA"/>
    <w:rsid w:val="00446D11"/>
    <w:rsid w:val="004632C0"/>
    <w:rsid w:val="00474A84"/>
    <w:rsid w:val="004840DC"/>
    <w:rsid w:val="004847C4"/>
    <w:rsid w:val="004859A5"/>
    <w:rsid w:val="0049168C"/>
    <w:rsid w:val="00496DC9"/>
    <w:rsid w:val="004A0A7A"/>
    <w:rsid w:val="004A27B4"/>
    <w:rsid w:val="004A368A"/>
    <w:rsid w:val="004A38DE"/>
    <w:rsid w:val="004A43D2"/>
    <w:rsid w:val="004B4B91"/>
    <w:rsid w:val="004B5276"/>
    <w:rsid w:val="004B7E88"/>
    <w:rsid w:val="004C0D08"/>
    <w:rsid w:val="004C6AB1"/>
    <w:rsid w:val="004D5CEF"/>
    <w:rsid w:val="004E12FB"/>
    <w:rsid w:val="004E1592"/>
    <w:rsid w:val="004E5E8F"/>
    <w:rsid w:val="005006EC"/>
    <w:rsid w:val="00506BE8"/>
    <w:rsid w:val="00507926"/>
    <w:rsid w:val="005118A4"/>
    <w:rsid w:val="00525263"/>
    <w:rsid w:val="00527B2B"/>
    <w:rsid w:val="00531FCC"/>
    <w:rsid w:val="00535E3D"/>
    <w:rsid w:val="00542153"/>
    <w:rsid w:val="00542B92"/>
    <w:rsid w:val="00543BE3"/>
    <w:rsid w:val="00551FBB"/>
    <w:rsid w:val="00552973"/>
    <w:rsid w:val="005535D2"/>
    <w:rsid w:val="00562452"/>
    <w:rsid w:val="0057558A"/>
    <w:rsid w:val="00582DAC"/>
    <w:rsid w:val="00586804"/>
    <w:rsid w:val="00586A86"/>
    <w:rsid w:val="00591522"/>
    <w:rsid w:val="00594970"/>
    <w:rsid w:val="00596E07"/>
    <w:rsid w:val="005A0F42"/>
    <w:rsid w:val="005A3D7F"/>
    <w:rsid w:val="005A779A"/>
    <w:rsid w:val="005B204F"/>
    <w:rsid w:val="005B3B01"/>
    <w:rsid w:val="005D0E7B"/>
    <w:rsid w:val="005D1CF3"/>
    <w:rsid w:val="005D230D"/>
    <w:rsid w:val="005D5FF4"/>
    <w:rsid w:val="005D7EC2"/>
    <w:rsid w:val="005E51FE"/>
    <w:rsid w:val="005F3C84"/>
    <w:rsid w:val="005F5335"/>
    <w:rsid w:val="005F6F91"/>
    <w:rsid w:val="00603D93"/>
    <w:rsid w:val="00603EC0"/>
    <w:rsid w:val="00604DD6"/>
    <w:rsid w:val="006056C7"/>
    <w:rsid w:val="00621FED"/>
    <w:rsid w:val="006226DE"/>
    <w:rsid w:val="0062450C"/>
    <w:rsid w:val="00624841"/>
    <w:rsid w:val="006311B8"/>
    <w:rsid w:val="00637CF0"/>
    <w:rsid w:val="0064020D"/>
    <w:rsid w:val="00647FD9"/>
    <w:rsid w:val="006512F4"/>
    <w:rsid w:val="0065152D"/>
    <w:rsid w:val="00661A34"/>
    <w:rsid w:val="0066406F"/>
    <w:rsid w:val="00666A10"/>
    <w:rsid w:val="0067029C"/>
    <w:rsid w:val="00680A0F"/>
    <w:rsid w:val="00683570"/>
    <w:rsid w:val="00683A8E"/>
    <w:rsid w:val="00683E01"/>
    <w:rsid w:val="0069007D"/>
    <w:rsid w:val="006929F5"/>
    <w:rsid w:val="00696177"/>
    <w:rsid w:val="006A089A"/>
    <w:rsid w:val="006A52F4"/>
    <w:rsid w:val="006A56BB"/>
    <w:rsid w:val="006A6F87"/>
    <w:rsid w:val="006A74A1"/>
    <w:rsid w:val="006B628C"/>
    <w:rsid w:val="006C036F"/>
    <w:rsid w:val="006C1DD0"/>
    <w:rsid w:val="006D0BF6"/>
    <w:rsid w:val="006D3077"/>
    <w:rsid w:val="006E5307"/>
    <w:rsid w:val="006E583E"/>
    <w:rsid w:val="006E7E4D"/>
    <w:rsid w:val="006F09D0"/>
    <w:rsid w:val="006F62F1"/>
    <w:rsid w:val="00703A38"/>
    <w:rsid w:val="00704F71"/>
    <w:rsid w:val="0070575C"/>
    <w:rsid w:val="00706828"/>
    <w:rsid w:val="00711323"/>
    <w:rsid w:val="0071612B"/>
    <w:rsid w:val="00716F3F"/>
    <w:rsid w:val="00717A7B"/>
    <w:rsid w:val="007216A8"/>
    <w:rsid w:val="00721DCB"/>
    <w:rsid w:val="00723FE7"/>
    <w:rsid w:val="007336A5"/>
    <w:rsid w:val="007379F1"/>
    <w:rsid w:val="00737BD6"/>
    <w:rsid w:val="00741808"/>
    <w:rsid w:val="0074188D"/>
    <w:rsid w:val="00741F01"/>
    <w:rsid w:val="0074258E"/>
    <w:rsid w:val="007440C1"/>
    <w:rsid w:val="00746033"/>
    <w:rsid w:val="00751B71"/>
    <w:rsid w:val="0075209D"/>
    <w:rsid w:val="00755212"/>
    <w:rsid w:val="00763C20"/>
    <w:rsid w:val="00773D0D"/>
    <w:rsid w:val="007775D4"/>
    <w:rsid w:val="00781804"/>
    <w:rsid w:val="007849CE"/>
    <w:rsid w:val="00785C33"/>
    <w:rsid w:val="00790026"/>
    <w:rsid w:val="00790156"/>
    <w:rsid w:val="00790A26"/>
    <w:rsid w:val="007922EE"/>
    <w:rsid w:val="007947A8"/>
    <w:rsid w:val="00796204"/>
    <w:rsid w:val="007A05CC"/>
    <w:rsid w:val="007A5DB6"/>
    <w:rsid w:val="007A6568"/>
    <w:rsid w:val="007A661E"/>
    <w:rsid w:val="007B64A7"/>
    <w:rsid w:val="007C3D02"/>
    <w:rsid w:val="007C56CA"/>
    <w:rsid w:val="007C7087"/>
    <w:rsid w:val="007D39A9"/>
    <w:rsid w:val="007D4D1C"/>
    <w:rsid w:val="007E13BD"/>
    <w:rsid w:val="007E2078"/>
    <w:rsid w:val="007E5630"/>
    <w:rsid w:val="007E7C93"/>
    <w:rsid w:val="007F0100"/>
    <w:rsid w:val="007F7A60"/>
    <w:rsid w:val="0080172B"/>
    <w:rsid w:val="008023F1"/>
    <w:rsid w:val="00802D87"/>
    <w:rsid w:val="008073F4"/>
    <w:rsid w:val="00807D3C"/>
    <w:rsid w:val="00810577"/>
    <w:rsid w:val="00810B18"/>
    <w:rsid w:val="008118ED"/>
    <w:rsid w:val="0081461D"/>
    <w:rsid w:val="008149BF"/>
    <w:rsid w:val="0081585A"/>
    <w:rsid w:val="0081708C"/>
    <w:rsid w:val="0082240A"/>
    <w:rsid w:val="0082501D"/>
    <w:rsid w:val="00837F00"/>
    <w:rsid w:val="00841228"/>
    <w:rsid w:val="00843183"/>
    <w:rsid w:val="008509FD"/>
    <w:rsid w:val="00856B61"/>
    <w:rsid w:val="00862A1F"/>
    <w:rsid w:val="00870D8C"/>
    <w:rsid w:val="00872DA4"/>
    <w:rsid w:val="008735B1"/>
    <w:rsid w:val="00873E44"/>
    <w:rsid w:val="008759AB"/>
    <w:rsid w:val="00887EFD"/>
    <w:rsid w:val="008A1431"/>
    <w:rsid w:val="008A158A"/>
    <w:rsid w:val="008A3594"/>
    <w:rsid w:val="008A3F03"/>
    <w:rsid w:val="008A471F"/>
    <w:rsid w:val="008A5183"/>
    <w:rsid w:val="008A57D4"/>
    <w:rsid w:val="008A5EAA"/>
    <w:rsid w:val="008A6AA9"/>
    <w:rsid w:val="008B1F9A"/>
    <w:rsid w:val="008B3F67"/>
    <w:rsid w:val="008B73A4"/>
    <w:rsid w:val="008C14F7"/>
    <w:rsid w:val="008C4562"/>
    <w:rsid w:val="008C59A9"/>
    <w:rsid w:val="008D073B"/>
    <w:rsid w:val="008D21E3"/>
    <w:rsid w:val="008D3497"/>
    <w:rsid w:val="008D4A5B"/>
    <w:rsid w:val="008D764C"/>
    <w:rsid w:val="008E00B8"/>
    <w:rsid w:val="008E23A8"/>
    <w:rsid w:val="008F1E98"/>
    <w:rsid w:val="008F2826"/>
    <w:rsid w:val="008F43F9"/>
    <w:rsid w:val="009023C2"/>
    <w:rsid w:val="0090436A"/>
    <w:rsid w:val="009118FF"/>
    <w:rsid w:val="00913CB9"/>
    <w:rsid w:val="00914A01"/>
    <w:rsid w:val="00935848"/>
    <w:rsid w:val="0093698D"/>
    <w:rsid w:val="00936CA2"/>
    <w:rsid w:val="00941583"/>
    <w:rsid w:val="00941FD4"/>
    <w:rsid w:val="00947A41"/>
    <w:rsid w:val="0095023C"/>
    <w:rsid w:val="00956535"/>
    <w:rsid w:val="00957365"/>
    <w:rsid w:val="00965880"/>
    <w:rsid w:val="00972827"/>
    <w:rsid w:val="009745F1"/>
    <w:rsid w:val="00974C74"/>
    <w:rsid w:val="00983F4F"/>
    <w:rsid w:val="009900A2"/>
    <w:rsid w:val="00994E2C"/>
    <w:rsid w:val="009950FF"/>
    <w:rsid w:val="00996636"/>
    <w:rsid w:val="00997B28"/>
    <w:rsid w:val="009A07A8"/>
    <w:rsid w:val="009A1DFA"/>
    <w:rsid w:val="009A4899"/>
    <w:rsid w:val="009A6487"/>
    <w:rsid w:val="009B6D09"/>
    <w:rsid w:val="009C1546"/>
    <w:rsid w:val="009C21D2"/>
    <w:rsid w:val="009C2BC8"/>
    <w:rsid w:val="009C3552"/>
    <w:rsid w:val="009C3D75"/>
    <w:rsid w:val="009D0F8D"/>
    <w:rsid w:val="009D717C"/>
    <w:rsid w:val="009E05D3"/>
    <w:rsid w:val="009E13F4"/>
    <w:rsid w:val="009E1800"/>
    <w:rsid w:val="009E3F55"/>
    <w:rsid w:val="009E52E3"/>
    <w:rsid w:val="009E65F8"/>
    <w:rsid w:val="009E6CC7"/>
    <w:rsid w:val="009E7EA3"/>
    <w:rsid w:val="009F16B1"/>
    <w:rsid w:val="009F2301"/>
    <w:rsid w:val="009F35C9"/>
    <w:rsid w:val="009F611D"/>
    <w:rsid w:val="00A03D7D"/>
    <w:rsid w:val="00A14D44"/>
    <w:rsid w:val="00A22B5D"/>
    <w:rsid w:val="00A258CD"/>
    <w:rsid w:val="00A303E3"/>
    <w:rsid w:val="00A33DE5"/>
    <w:rsid w:val="00A52B2F"/>
    <w:rsid w:val="00A52B82"/>
    <w:rsid w:val="00A5683F"/>
    <w:rsid w:val="00A65EC6"/>
    <w:rsid w:val="00A6666D"/>
    <w:rsid w:val="00A679D9"/>
    <w:rsid w:val="00A70DCA"/>
    <w:rsid w:val="00A74872"/>
    <w:rsid w:val="00A754BC"/>
    <w:rsid w:val="00A77A07"/>
    <w:rsid w:val="00A82465"/>
    <w:rsid w:val="00A86107"/>
    <w:rsid w:val="00A86717"/>
    <w:rsid w:val="00A867E9"/>
    <w:rsid w:val="00A93842"/>
    <w:rsid w:val="00A94504"/>
    <w:rsid w:val="00A94D72"/>
    <w:rsid w:val="00AA57A0"/>
    <w:rsid w:val="00AB05C7"/>
    <w:rsid w:val="00AB112C"/>
    <w:rsid w:val="00AC0083"/>
    <w:rsid w:val="00AC0840"/>
    <w:rsid w:val="00AC49F6"/>
    <w:rsid w:val="00AC4A41"/>
    <w:rsid w:val="00AD1C6F"/>
    <w:rsid w:val="00AD4273"/>
    <w:rsid w:val="00AE0002"/>
    <w:rsid w:val="00AE3C4D"/>
    <w:rsid w:val="00AE7A57"/>
    <w:rsid w:val="00AF1DEC"/>
    <w:rsid w:val="00AF4E42"/>
    <w:rsid w:val="00B072CF"/>
    <w:rsid w:val="00B10581"/>
    <w:rsid w:val="00B15903"/>
    <w:rsid w:val="00B24A62"/>
    <w:rsid w:val="00B30259"/>
    <w:rsid w:val="00B320DE"/>
    <w:rsid w:val="00B334BE"/>
    <w:rsid w:val="00B46AE7"/>
    <w:rsid w:val="00B47238"/>
    <w:rsid w:val="00B714E0"/>
    <w:rsid w:val="00B718AB"/>
    <w:rsid w:val="00B73317"/>
    <w:rsid w:val="00B8206E"/>
    <w:rsid w:val="00B91E18"/>
    <w:rsid w:val="00B9501C"/>
    <w:rsid w:val="00B95EF0"/>
    <w:rsid w:val="00BA2C87"/>
    <w:rsid w:val="00BA55D0"/>
    <w:rsid w:val="00BB6453"/>
    <w:rsid w:val="00BC2492"/>
    <w:rsid w:val="00BD00B6"/>
    <w:rsid w:val="00BD18F0"/>
    <w:rsid w:val="00BD33FD"/>
    <w:rsid w:val="00BD3465"/>
    <w:rsid w:val="00BD3957"/>
    <w:rsid w:val="00BD65EB"/>
    <w:rsid w:val="00BE1B29"/>
    <w:rsid w:val="00BE39B9"/>
    <w:rsid w:val="00BE4486"/>
    <w:rsid w:val="00BF0193"/>
    <w:rsid w:val="00BF1DB2"/>
    <w:rsid w:val="00BF53D9"/>
    <w:rsid w:val="00C00E58"/>
    <w:rsid w:val="00C05D95"/>
    <w:rsid w:val="00C11358"/>
    <w:rsid w:val="00C12400"/>
    <w:rsid w:val="00C2218E"/>
    <w:rsid w:val="00C222C6"/>
    <w:rsid w:val="00C3020F"/>
    <w:rsid w:val="00C329B0"/>
    <w:rsid w:val="00C40942"/>
    <w:rsid w:val="00C40F8D"/>
    <w:rsid w:val="00C411BC"/>
    <w:rsid w:val="00C534C2"/>
    <w:rsid w:val="00C62681"/>
    <w:rsid w:val="00C62EBF"/>
    <w:rsid w:val="00C7024B"/>
    <w:rsid w:val="00C75AA7"/>
    <w:rsid w:val="00C80771"/>
    <w:rsid w:val="00C829AA"/>
    <w:rsid w:val="00C83209"/>
    <w:rsid w:val="00C874A9"/>
    <w:rsid w:val="00C87E0D"/>
    <w:rsid w:val="00C921E4"/>
    <w:rsid w:val="00C92771"/>
    <w:rsid w:val="00C92C2A"/>
    <w:rsid w:val="00C941C3"/>
    <w:rsid w:val="00C95589"/>
    <w:rsid w:val="00C976A5"/>
    <w:rsid w:val="00CA252D"/>
    <w:rsid w:val="00CA288E"/>
    <w:rsid w:val="00CA57CB"/>
    <w:rsid w:val="00CA6B61"/>
    <w:rsid w:val="00CB4241"/>
    <w:rsid w:val="00CB491A"/>
    <w:rsid w:val="00CB5B1D"/>
    <w:rsid w:val="00CC1862"/>
    <w:rsid w:val="00CC1B0C"/>
    <w:rsid w:val="00CC2A88"/>
    <w:rsid w:val="00CD19F5"/>
    <w:rsid w:val="00CD21DE"/>
    <w:rsid w:val="00CD2993"/>
    <w:rsid w:val="00CD4A96"/>
    <w:rsid w:val="00CD6C01"/>
    <w:rsid w:val="00CD7645"/>
    <w:rsid w:val="00CE22EE"/>
    <w:rsid w:val="00CE2F76"/>
    <w:rsid w:val="00CF390D"/>
    <w:rsid w:val="00CF6237"/>
    <w:rsid w:val="00D011B1"/>
    <w:rsid w:val="00D0200D"/>
    <w:rsid w:val="00D03367"/>
    <w:rsid w:val="00D03851"/>
    <w:rsid w:val="00D114E1"/>
    <w:rsid w:val="00D11F44"/>
    <w:rsid w:val="00D13B6A"/>
    <w:rsid w:val="00D16712"/>
    <w:rsid w:val="00D16DDA"/>
    <w:rsid w:val="00D17291"/>
    <w:rsid w:val="00D20884"/>
    <w:rsid w:val="00D274AC"/>
    <w:rsid w:val="00D40073"/>
    <w:rsid w:val="00D4105F"/>
    <w:rsid w:val="00D411F2"/>
    <w:rsid w:val="00D44430"/>
    <w:rsid w:val="00D5196F"/>
    <w:rsid w:val="00D53726"/>
    <w:rsid w:val="00D539DB"/>
    <w:rsid w:val="00D60A34"/>
    <w:rsid w:val="00D62C47"/>
    <w:rsid w:val="00D62EF0"/>
    <w:rsid w:val="00D6424A"/>
    <w:rsid w:val="00D65657"/>
    <w:rsid w:val="00D66B56"/>
    <w:rsid w:val="00D66EC5"/>
    <w:rsid w:val="00D67333"/>
    <w:rsid w:val="00D6743D"/>
    <w:rsid w:val="00D70630"/>
    <w:rsid w:val="00D70A0D"/>
    <w:rsid w:val="00D7524D"/>
    <w:rsid w:val="00D76972"/>
    <w:rsid w:val="00D83F7E"/>
    <w:rsid w:val="00D90903"/>
    <w:rsid w:val="00DB1211"/>
    <w:rsid w:val="00DB5406"/>
    <w:rsid w:val="00DC24FB"/>
    <w:rsid w:val="00DC6EEB"/>
    <w:rsid w:val="00DD2536"/>
    <w:rsid w:val="00DD303F"/>
    <w:rsid w:val="00DD7FB6"/>
    <w:rsid w:val="00DE0FD8"/>
    <w:rsid w:val="00DE1C46"/>
    <w:rsid w:val="00DE2CE1"/>
    <w:rsid w:val="00DE2E2C"/>
    <w:rsid w:val="00DE3970"/>
    <w:rsid w:val="00DE4791"/>
    <w:rsid w:val="00DE4D48"/>
    <w:rsid w:val="00DE7A98"/>
    <w:rsid w:val="00DF02FD"/>
    <w:rsid w:val="00DF6E69"/>
    <w:rsid w:val="00E01208"/>
    <w:rsid w:val="00E03C79"/>
    <w:rsid w:val="00E04460"/>
    <w:rsid w:val="00E045C2"/>
    <w:rsid w:val="00E13129"/>
    <w:rsid w:val="00E16CB5"/>
    <w:rsid w:val="00E25AE5"/>
    <w:rsid w:val="00E27225"/>
    <w:rsid w:val="00E34265"/>
    <w:rsid w:val="00E354E3"/>
    <w:rsid w:val="00E43A58"/>
    <w:rsid w:val="00E44229"/>
    <w:rsid w:val="00E4458D"/>
    <w:rsid w:val="00E45ADF"/>
    <w:rsid w:val="00E53448"/>
    <w:rsid w:val="00E57690"/>
    <w:rsid w:val="00E60670"/>
    <w:rsid w:val="00E665F9"/>
    <w:rsid w:val="00E702A0"/>
    <w:rsid w:val="00E777B2"/>
    <w:rsid w:val="00E80D5B"/>
    <w:rsid w:val="00E84A5B"/>
    <w:rsid w:val="00E857E0"/>
    <w:rsid w:val="00E90203"/>
    <w:rsid w:val="00E90D6A"/>
    <w:rsid w:val="00E96C79"/>
    <w:rsid w:val="00EA51CE"/>
    <w:rsid w:val="00EA5321"/>
    <w:rsid w:val="00EB08B6"/>
    <w:rsid w:val="00EB13AB"/>
    <w:rsid w:val="00EB5EAE"/>
    <w:rsid w:val="00EB7434"/>
    <w:rsid w:val="00EC112D"/>
    <w:rsid w:val="00EC26D2"/>
    <w:rsid w:val="00EC3C3D"/>
    <w:rsid w:val="00EC664E"/>
    <w:rsid w:val="00EC6CDF"/>
    <w:rsid w:val="00ED052B"/>
    <w:rsid w:val="00ED2A6D"/>
    <w:rsid w:val="00EE7298"/>
    <w:rsid w:val="00EF1281"/>
    <w:rsid w:val="00EF2474"/>
    <w:rsid w:val="00EF42A7"/>
    <w:rsid w:val="00EF58A7"/>
    <w:rsid w:val="00F12B69"/>
    <w:rsid w:val="00F20838"/>
    <w:rsid w:val="00F216BC"/>
    <w:rsid w:val="00F34085"/>
    <w:rsid w:val="00F37688"/>
    <w:rsid w:val="00F407C8"/>
    <w:rsid w:val="00F42B7C"/>
    <w:rsid w:val="00F443D5"/>
    <w:rsid w:val="00F46437"/>
    <w:rsid w:val="00F55344"/>
    <w:rsid w:val="00F55EFA"/>
    <w:rsid w:val="00F625F2"/>
    <w:rsid w:val="00F70F12"/>
    <w:rsid w:val="00F76A69"/>
    <w:rsid w:val="00F7748F"/>
    <w:rsid w:val="00F81848"/>
    <w:rsid w:val="00F920C9"/>
    <w:rsid w:val="00F920F7"/>
    <w:rsid w:val="00F942CA"/>
    <w:rsid w:val="00F96127"/>
    <w:rsid w:val="00FA6381"/>
    <w:rsid w:val="00FA6822"/>
    <w:rsid w:val="00FB01D1"/>
    <w:rsid w:val="00FC1123"/>
    <w:rsid w:val="00FC34F9"/>
    <w:rsid w:val="00FC3B50"/>
    <w:rsid w:val="00FD022A"/>
    <w:rsid w:val="00FD4938"/>
    <w:rsid w:val="00FE305A"/>
    <w:rsid w:val="00FE6418"/>
    <w:rsid w:val="00FE747D"/>
    <w:rsid w:val="00FF254F"/>
    <w:rsid w:val="00FF49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2B444F0"/>
  <w15:chartTrackingRefBased/>
  <w15:docId w15:val="{9870AEDE-440F-0B45-B08A-849C729E8F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바탕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3B6A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link w:val="Heading1Char"/>
    <w:uiPriority w:val="9"/>
    <w:qFormat/>
    <w:rsid w:val="00AC4A41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C4A4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74A8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74A8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74A8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74A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74A8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4A8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4A84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66406F"/>
  </w:style>
  <w:style w:type="paragraph" w:styleId="NormalWeb">
    <w:name w:val="Normal (Web)"/>
    <w:basedOn w:val="Normal"/>
    <w:uiPriority w:val="99"/>
    <w:unhideWhenUsed/>
    <w:rsid w:val="00D5196F"/>
    <w:pPr>
      <w:spacing w:before="100" w:beforeAutospacing="1" w:after="100" w:afterAutospacing="1"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5196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5196F"/>
    <w:rPr>
      <w:rFonts w:ascii="Courier New" w:eastAsia="Times New Roman" w:hAnsi="Courier New" w:cs="Courier New"/>
      <w:sz w:val="20"/>
      <w:szCs w:val="20"/>
    </w:rPr>
  </w:style>
  <w:style w:type="paragraph" w:styleId="ListParagraph">
    <w:name w:val="List Paragraph"/>
    <w:basedOn w:val="Normal"/>
    <w:uiPriority w:val="34"/>
    <w:qFormat/>
    <w:rsid w:val="00D5196F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AC4A41"/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AC4A41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character" w:styleId="Hyperlink">
    <w:name w:val="Hyperlink"/>
    <w:basedOn w:val="DefaultParagraphFont"/>
    <w:uiPriority w:val="99"/>
    <w:unhideWhenUsed/>
    <w:rsid w:val="00AC4A41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unhideWhenUsed/>
    <w:rsid w:val="00AC4A4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C4A41"/>
    <w:rPr>
      <w:rFonts w:eastAsia="바탕"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AC4A41"/>
  </w:style>
  <w:style w:type="character" w:customStyle="1" w:styleId="UnresolvedMention1">
    <w:name w:val="Unresolved Mention1"/>
    <w:basedOn w:val="DefaultParagraphFont"/>
    <w:uiPriority w:val="99"/>
    <w:rsid w:val="00AC4A41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AC4A41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AC4A4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C4A41"/>
    <w:rPr>
      <w:rFonts w:eastAsia="바탕"/>
      <w:lang w:val="en-US"/>
    </w:rPr>
  </w:style>
  <w:style w:type="character" w:customStyle="1" w:styleId="title-text">
    <w:name w:val="title-text"/>
    <w:basedOn w:val="DefaultParagraphFont"/>
    <w:rsid w:val="00AC4A41"/>
  </w:style>
  <w:style w:type="character" w:styleId="Strong">
    <w:name w:val="Strong"/>
    <w:basedOn w:val="DefaultParagraphFont"/>
    <w:uiPriority w:val="22"/>
    <w:qFormat/>
    <w:rsid w:val="00AC4A41"/>
    <w:rPr>
      <w:b/>
      <w:bCs/>
    </w:rPr>
  </w:style>
  <w:style w:type="character" w:customStyle="1" w:styleId="element-citation">
    <w:name w:val="element-citation"/>
    <w:basedOn w:val="DefaultParagraphFont"/>
    <w:rsid w:val="00AC4A41"/>
  </w:style>
  <w:style w:type="character" w:customStyle="1" w:styleId="ref-journal">
    <w:name w:val="ref-journal"/>
    <w:basedOn w:val="DefaultParagraphFont"/>
    <w:rsid w:val="00AC4A41"/>
  </w:style>
  <w:style w:type="character" w:styleId="FollowedHyperlink">
    <w:name w:val="FollowedHyperlink"/>
    <w:basedOn w:val="DefaultParagraphFont"/>
    <w:uiPriority w:val="99"/>
    <w:semiHidden/>
    <w:unhideWhenUsed/>
    <w:rsid w:val="00AC4A41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C4A41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C4A41"/>
    <w:rPr>
      <w:rFonts w:ascii="Calibri" w:eastAsia="바탕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C4A41"/>
    <w:pPr>
      <w:jc w:val="center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AC4A41"/>
    <w:rPr>
      <w:rFonts w:ascii="Calibri" w:eastAsia="바탕" w:hAnsi="Calibri" w:cs="Calibri"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AC4A41"/>
    <w:rPr>
      <w:rFonts w:eastAsiaTheme="minorEastAsia"/>
      <w:sz w:val="20"/>
      <w:szCs w:val="20"/>
      <w:lang w:eastAsia="zh-CN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C4A41"/>
    <w:rPr>
      <w:rFonts w:eastAsiaTheme="minorEastAsia"/>
      <w:sz w:val="20"/>
      <w:szCs w:val="20"/>
      <w:lang w:val="en-US" w:eastAsia="zh-CN"/>
    </w:rPr>
  </w:style>
  <w:style w:type="character" w:styleId="FootnoteReference">
    <w:name w:val="footnote reference"/>
    <w:basedOn w:val="DefaultParagraphFont"/>
    <w:uiPriority w:val="99"/>
    <w:semiHidden/>
    <w:unhideWhenUsed/>
    <w:rsid w:val="00AC4A41"/>
    <w:rPr>
      <w:vertAlign w:val="superscript"/>
    </w:rPr>
  </w:style>
  <w:style w:type="character" w:customStyle="1" w:styleId="apple-converted-space">
    <w:name w:val="apple-converted-space"/>
    <w:basedOn w:val="DefaultParagraphFont"/>
    <w:rsid w:val="00AC4A41"/>
  </w:style>
  <w:style w:type="character" w:customStyle="1" w:styleId="uworddic">
    <w:name w:val="u_word_dic"/>
    <w:basedOn w:val="DefaultParagraphFont"/>
    <w:rsid w:val="000A4907"/>
  </w:style>
  <w:style w:type="character" w:styleId="UnresolvedMention">
    <w:name w:val="Unresolved Mention"/>
    <w:basedOn w:val="DefaultParagraphFont"/>
    <w:uiPriority w:val="99"/>
    <w:unhideWhenUsed/>
    <w:rsid w:val="007336A5"/>
    <w:rPr>
      <w:color w:val="605E5C"/>
      <w:shd w:val="clear" w:color="auto" w:fill="E1DFDD"/>
    </w:rPr>
  </w:style>
  <w:style w:type="character" w:customStyle="1" w:styleId="acopre">
    <w:name w:val="acopre"/>
    <w:basedOn w:val="DefaultParagraphFont"/>
    <w:rsid w:val="0033654E"/>
  </w:style>
  <w:style w:type="character" w:styleId="Emphasis">
    <w:name w:val="Emphasis"/>
    <w:basedOn w:val="DefaultParagraphFont"/>
    <w:uiPriority w:val="20"/>
    <w:qFormat/>
    <w:rsid w:val="0033654E"/>
    <w:rPr>
      <w:i/>
      <w:iCs/>
    </w:rPr>
  </w:style>
  <w:style w:type="character" w:customStyle="1" w:styleId="fontstyle01">
    <w:name w:val="fontstyle01"/>
    <w:basedOn w:val="DefaultParagraphFont"/>
    <w:rsid w:val="00F443D5"/>
    <w:rPr>
      <w:rFonts w:ascii="Arial" w:hAnsi="Arial" w:cs="Arial" w:hint="default"/>
      <w:b/>
      <w:bCs/>
      <w:i w:val="0"/>
      <w:iCs w:val="0"/>
      <w:color w:val="003399"/>
      <w:sz w:val="24"/>
      <w:szCs w:val="24"/>
    </w:rPr>
  </w:style>
  <w:style w:type="table" w:styleId="TableGrid">
    <w:name w:val="Table Grid"/>
    <w:basedOn w:val="TableNormal"/>
    <w:uiPriority w:val="39"/>
    <w:rsid w:val="00F443D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140E7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37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6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608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882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60706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27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9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1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3766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366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8238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706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85071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3517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8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965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85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35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1023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04133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9621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9845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2481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19352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262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6899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11832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33978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289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1750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18803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1179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40494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98802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56433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868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34410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9107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33340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5389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6358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4038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00546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5841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929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8710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06418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7980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05358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61219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3786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3528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88794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8775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06801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0928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21845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5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4232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53958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07240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5108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0948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0816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00912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10399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87959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939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0743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98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792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1917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3415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8407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15083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9784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22933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9285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94315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54098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5617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97947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4773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17825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2176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2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26417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594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739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0437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58349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382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0101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39598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4009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42781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9181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07255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6133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45802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799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8560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2901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5942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85229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0857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34009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17401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490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42372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0920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64645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0196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63247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34201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8154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0401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83333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473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65450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64865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1586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3592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59857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105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2622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36060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8167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23665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05290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7117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9012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1806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33007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04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6487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21858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8385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564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45865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84309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51062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13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81804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27877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59091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02232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8570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1970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742006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5144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8577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705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91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4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92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86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72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8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63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360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88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197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6843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777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12911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69659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43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79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174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80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09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678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8350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9028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013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7014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11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3019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19768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60927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634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288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9471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78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2154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3525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1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9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10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8457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854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82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68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49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55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645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8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22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3786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6564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46545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764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33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70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87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778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9341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67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44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603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72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65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96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04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713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07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89989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7152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825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83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6064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812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4899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header" Target="header6.xml"/><Relationship Id="rId26" Type="http://schemas.openxmlformats.org/officeDocument/2006/relationships/footer" Target="footer7.xml"/><Relationship Id="rId3" Type="http://schemas.openxmlformats.org/officeDocument/2006/relationships/styles" Target="styles.xml"/><Relationship Id="rId21" Type="http://schemas.openxmlformats.org/officeDocument/2006/relationships/image" Target="media/image2.em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footer" Target="footer5.xml"/><Relationship Id="rId25" Type="http://schemas.openxmlformats.org/officeDocument/2006/relationships/header" Target="header8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image" Target="media/image1.emf"/><Relationship Id="rId29" Type="http://schemas.openxmlformats.org/officeDocument/2006/relationships/footer" Target="footer9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header" Target="header7.xml"/><Relationship Id="rId5" Type="http://schemas.openxmlformats.org/officeDocument/2006/relationships/webSettings" Target="webSettings.xml"/><Relationship Id="rId15" Type="http://schemas.openxmlformats.org/officeDocument/2006/relationships/header" Target="header5.xml"/><Relationship Id="rId23" Type="http://schemas.openxmlformats.org/officeDocument/2006/relationships/image" Target="media/image4.emf"/><Relationship Id="rId28" Type="http://schemas.openxmlformats.org/officeDocument/2006/relationships/header" Target="header9.xml"/><Relationship Id="rId10" Type="http://schemas.openxmlformats.org/officeDocument/2006/relationships/footer" Target="footer1.xml"/><Relationship Id="rId19" Type="http://schemas.openxmlformats.org/officeDocument/2006/relationships/footer" Target="footer6.xml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4.xml"/><Relationship Id="rId22" Type="http://schemas.openxmlformats.org/officeDocument/2006/relationships/image" Target="media/image3.emf"/><Relationship Id="rId27" Type="http://schemas.openxmlformats.org/officeDocument/2006/relationships/footer" Target="footer8.xm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79659D6-A245-47A0-A036-A6C1DAEB9E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64</TotalTime>
  <Pages>11</Pages>
  <Words>2280</Words>
  <Characters>12998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acomo Di Pasquale</dc:creator>
  <cp:keywords/>
  <dc:description/>
  <cp:lastModifiedBy>Jeongeun Koo</cp:lastModifiedBy>
  <cp:revision>7</cp:revision>
  <cp:lastPrinted>2020-10-12T12:16:00Z</cp:lastPrinted>
  <dcterms:created xsi:type="dcterms:W3CDTF">2022-01-14T15:18:00Z</dcterms:created>
  <dcterms:modified xsi:type="dcterms:W3CDTF">2022-01-14T17:07:00Z</dcterms:modified>
</cp:coreProperties>
</file>